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bookmarkStart w:id="0" w:name="_GoBack"/>
      <w:bookmarkEnd w:id="0"/>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4625424"/>
      <w:commentRangeStart w:id="2"/>
      <w:commentRangeStart w:id="3"/>
      <w:r w:rsidRPr="00E74719">
        <w:lastRenderedPageBreak/>
        <w:t>ABSTRACT</w:t>
      </w:r>
      <w:commentRangeEnd w:id="2"/>
      <w:r w:rsidRPr="00E74719">
        <w:rPr>
          <w:rStyle w:val="CommentReference"/>
          <w:sz w:val="24"/>
          <w:szCs w:val="24"/>
        </w:rPr>
        <w:commentReference w:id="2"/>
      </w:r>
      <w:commentRangeEnd w:id="3"/>
      <w:r w:rsidR="00965ED4" w:rsidRPr="00E74719">
        <w:rPr>
          <w:rStyle w:val="CommentReference"/>
          <w:sz w:val="24"/>
          <w:szCs w:val="24"/>
        </w:rPr>
        <w:commentReference w:id="3"/>
      </w:r>
      <w:bookmarkEnd w:id="1"/>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4"/>
      <w:r w:rsidR="00AD3DF3">
        <w:rPr>
          <w:rStyle w:val="CommentReference"/>
        </w:rPr>
        <w:commentReference w:id="4"/>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5" w:name="_Toc24625425"/>
      <w:r w:rsidRPr="003C14EE">
        <w:lastRenderedPageBreak/>
        <w:t>ACKNOWLEDGEMENTS</w:t>
      </w:r>
      <w:bookmarkEnd w:id="5"/>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6" w:name="_Toc24625426"/>
      <w:r>
        <w:lastRenderedPageBreak/>
        <w:t>DEDICATION</w:t>
      </w:r>
      <w:bookmarkEnd w:id="6"/>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7" w:name="_Toc24625427"/>
      <w:r w:rsidR="00655D6A">
        <w:lastRenderedPageBreak/>
        <w:t>PREFACE</w:t>
      </w:r>
      <w:bookmarkEnd w:id="7"/>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8" w:name="_Toc24625428"/>
      <w:r w:rsidRPr="007D1B38">
        <w:lastRenderedPageBreak/>
        <w:t>TABLE OF CONTENTS</w:t>
      </w:r>
      <w:bookmarkEnd w:id="8"/>
    </w:p>
    <w:p w14:paraId="675BB812" w14:textId="77777777" w:rsidR="00646CC6"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625424"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24 \h </w:instrText>
        </w:r>
        <w:r w:rsidR="00646CC6">
          <w:rPr>
            <w:noProof/>
            <w:webHidden/>
          </w:rPr>
        </w:r>
        <w:r w:rsidR="00646CC6">
          <w:rPr>
            <w:noProof/>
            <w:webHidden/>
          </w:rPr>
          <w:fldChar w:fldCharType="separate"/>
        </w:r>
        <w:r w:rsidR="00646CC6">
          <w:rPr>
            <w:noProof/>
            <w:webHidden/>
          </w:rPr>
          <w:t>ii</w:t>
        </w:r>
        <w:r w:rsidR="00646CC6">
          <w:rPr>
            <w:noProof/>
            <w:webHidden/>
          </w:rPr>
          <w:fldChar w:fldCharType="end"/>
        </w:r>
      </w:hyperlink>
    </w:p>
    <w:p w14:paraId="44B169A0"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25"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25 \h </w:instrText>
        </w:r>
        <w:r w:rsidR="00646CC6">
          <w:rPr>
            <w:noProof/>
            <w:webHidden/>
          </w:rPr>
        </w:r>
        <w:r w:rsidR="00646CC6">
          <w:rPr>
            <w:noProof/>
            <w:webHidden/>
          </w:rPr>
          <w:fldChar w:fldCharType="separate"/>
        </w:r>
        <w:r w:rsidR="00646CC6">
          <w:rPr>
            <w:noProof/>
            <w:webHidden/>
          </w:rPr>
          <w:t>iii</w:t>
        </w:r>
        <w:r w:rsidR="00646CC6">
          <w:rPr>
            <w:noProof/>
            <w:webHidden/>
          </w:rPr>
          <w:fldChar w:fldCharType="end"/>
        </w:r>
      </w:hyperlink>
    </w:p>
    <w:p w14:paraId="652DE5DB"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26" w:history="1">
        <w:r w:rsidR="00646CC6" w:rsidRPr="00AD4131">
          <w:rPr>
            <w:rStyle w:val="Hyperlink"/>
            <w:rFonts w:eastAsia="Georgia"/>
            <w:noProof/>
          </w:rPr>
          <w:t>DEDICATION</w:t>
        </w:r>
        <w:r w:rsidR="00646CC6">
          <w:rPr>
            <w:noProof/>
            <w:webHidden/>
          </w:rPr>
          <w:tab/>
        </w:r>
        <w:r w:rsidR="00646CC6">
          <w:rPr>
            <w:noProof/>
            <w:webHidden/>
          </w:rPr>
          <w:fldChar w:fldCharType="begin"/>
        </w:r>
        <w:r w:rsidR="00646CC6">
          <w:rPr>
            <w:noProof/>
            <w:webHidden/>
          </w:rPr>
          <w:instrText xml:space="preserve"> PAGEREF _Toc24625426 \h </w:instrText>
        </w:r>
        <w:r w:rsidR="00646CC6">
          <w:rPr>
            <w:noProof/>
            <w:webHidden/>
          </w:rPr>
        </w:r>
        <w:r w:rsidR="00646CC6">
          <w:rPr>
            <w:noProof/>
            <w:webHidden/>
          </w:rPr>
          <w:fldChar w:fldCharType="separate"/>
        </w:r>
        <w:r w:rsidR="00646CC6">
          <w:rPr>
            <w:noProof/>
            <w:webHidden/>
          </w:rPr>
          <w:t>iv</w:t>
        </w:r>
        <w:r w:rsidR="00646CC6">
          <w:rPr>
            <w:noProof/>
            <w:webHidden/>
          </w:rPr>
          <w:fldChar w:fldCharType="end"/>
        </w:r>
      </w:hyperlink>
    </w:p>
    <w:p w14:paraId="2CD7EE62"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27" w:history="1">
        <w:r w:rsidR="00646CC6" w:rsidRPr="00AD4131">
          <w:rPr>
            <w:rStyle w:val="Hyperlink"/>
            <w:rFonts w:eastAsia="Georgia"/>
            <w:noProof/>
          </w:rPr>
          <w:t>PREFACE</w:t>
        </w:r>
        <w:r w:rsidR="00646CC6">
          <w:rPr>
            <w:noProof/>
            <w:webHidden/>
          </w:rPr>
          <w:tab/>
        </w:r>
        <w:r w:rsidR="00646CC6">
          <w:rPr>
            <w:noProof/>
            <w:webHidden/>
          </w:rPr>
          <w:fldChar w:fldCharType="begin"/>
        </w:r>
        <w:r w:rsidR="00646CC6">
          <w:rPr>
            <w:noProof/>
            <w:webHidden/>
          </w:rPr>
          <w:instrText xml:space="preserve"> PAGEREF _Toc24625427 \h </w:instrText>
        </w:r>
        <w:r w:rsidR="00646CC6">
          <w:rPr>
            <w:noProof/>
            <w:webHidden/>
          </w:rPr>
        </w:r>
        <w:r w:rsidR="00646CC6">
          <w:rPr>
            <w:noProof/>
            <w:webHidden/>
          </w:rPr>
          <w:fldChar w:fldCharType="separate"/>
        </w:r>
        <w:r w:rsidR="00646CC6">
          <w:rPr>
            <w:noProof/>
            <w:webHidden/>
          </w:rPr>
          <w:t>v</w:t>
        </w:r>
        <w:r w:rsidR="00646CC6">
          <w:rPr>
            <w:noProof/>
            <w:webHidden/>
          </w:rPr>
          <w:fldChar w:fldCharType="end"/>
        </w:r>
      </w:hyperlink>
    </w:p>
    <w:p w14:paraId="72E0E7AF"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28" w:history="1">
        <w:r w:rsidR="00646CC6" w:rsidRPr="00AD4131">
          <w:rPr>
            <w:rStyle w:val="Hyperlink"/>
            <w:rFonts w:eastAsia="Georgia"/>
            <w:noProof/>
          </w:rPr>
          <w:t>TABLE OF CONTENTS</w:t>
        </w:r>
        <w:r w:rsidR="00646CC6">
          <w:rPr>
            <w:noProof/>
            <w:webHidden/>
          </w:rPr>
          <w:tab/>
        </w:r>
        <w:r w:rsidR="00646CC6">
          <w:rPr>
            <w:noProof/>
            <w:webHidden/>
          </w:rPr>
          <w:fldChar w:fldCharType="begin"/>
        </w:r>
        <w:r w:rsidR="00646CC6">
          <w:rPr>
            <w:noProof/>
            <w:webHidden/>
          </w:rPr>
          <w:instrText xml:space="preserve"> PAGEREF _Toc24625428 \h </w:instrText>
        </w:r>
        <w:r w:rsidR="00646CC6">
          <w:rPr>
            <w:noProof/>
            <w:webHidden/>
          </w:rPr>
        </w:r>
        <w:r w:rsidR="00646CC6">
          <w:rPr>
            <w:noProof/>
            <w:webHidden/>
          </w:rPr>
          <w:fldChar w:fldCharType="separate"/>
        </w:r>
        <w:r w:rsidR="00646CC6">
          <w:rPr>
            <w:noProof/>
            <w:webHidden/>
          </w:rPr>
          <w:t>vi</w:t>
        </w:r>
        <w:r w:rsidR="00646CC6">
          <w:rPr>
            <w:noProof/>
            <w:webHidden/>
          </w:rPr>
          <w:fldChar w:fldCharType="end"/>
        </w:r>
      </w:hyperlink>
    </w:p>
    <w:p w14:paraId="39252CB8"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29" w:history="1">
        <w:r w:rsidR="00646CC6" w:rsidRPr="00AD4131">
          <w:rPr>
            <w:rStyle w:val="Hyperlink"/>
            <w:rFonts w:eastAsia="Georgia"/>
            <w:noProof/>
          </w:rPr>
          <w:t>LIST OF TABLES</w:t>
        </w:r>
        <w:r w:rsidR="00646CC6">
          <w:rPr>
            <w:noProof/>
            <w:webHidden/>
          </w:rPr>
          <w:tab/>
        </w:r>
        <w:r w:rsidR="00646CC6">
          <w:rPr>
            <w:noProof/>
            <w:webHidden/>
          </w:rPr>
          <w:fldChar w:fldCharType="begin"/>
        </w:r>
        <w:r w:rsidR="00646CC6">
          <w:rPr>
            <w:noProof/>
            <w:webHidden/>
          </w:rPr>
          <w:instrText xml:space="preserve"> PAGEREF _Toc24625429 \h </w:instrText>
        </w:r>
        <w:r w:rsidR="00646CC6">
          <w:rPr>
            <w:noProof/>
            <w:webHidden/>
          </w:rPr>
        </w:r>
        <w:r w:rsidR="00646CC6">
          <w:rPr>
            <w:noProof/>
            <w:webHidden/>
          </w:rPr>
          <w:fldChar w:fldCharType="separate"/>
        </w:r>
        <w:r w:rsidR="00646CC6">
          <w:rPr>
            <w:noProof/>
            <w:webHidden/>
          </w:rPr>
          <w:t>vii</w:t>
        </w:r>
        <w:r w:rsidR="00646CC6">
          <w:rPr>
            <w:noProof/>
            <w:webHidden/>
          </w:rPr>
          <w:fldChar w:fldCharType="end"/>
        </w:r>
      </w:hyperlink>
    </w:p>
    <w:p w14:paraId="62316A54"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30" w:history="1">
        <w:r w:rsidR="00646CC6" w:rsidRPr="00AD4131">
          <w:rPr>
            <w:rStyle w:val="Hyperlink"/>
            <w:rFonts w:eastAsia="Georgia"/>
            <w:noProof/>
          </w:rPr>
          <w:t>LIST OF FIGURES</w:t>
        </w:r>
        <w:r w:rsidR="00646CC6">
          <w:rPr>
            <w:noProof/>
            <w:webHidden/>
          </w:rPr>
          <w:tab/>
        </w:r>
        <w:r w:rsidR="00646CC6">
          <w:rPr>
            <w:noProof/>
            <w:webHidden/>
          </w:rPr>
          <w:fldChar w:fldCharType="begin"/>
        </w:r>
        <w:r w:rsidR="00646CC6">
          <w:rPr>
            <w:noProof/>
            <w:webHidden/>
          </w:rPr>
          <w:instrText xml:space="preserve"> PAGEREF _Toc24625430 \h </w:instrText>
        </w:r>
        <w:r w:rsidR="00646CC6">
          <w:rPr>
            <w:noProof/>
            <w:webHidden/>
          </w:rPr>
        </w:r>
        <w:r w:rsidR="00646CC6">
          <w:rPr>
            <w:noProof/>
            <w:webHidden/>
          </w:rPr>
          <w:fldChar w:fldCharType="separate"/>
        </w:r>
        <w:r w:rsidR="00646CC6">
          <w:rPr>
            <w:noProof/>
            <w:webHidden/>
          </w:rPr>
          <w:t>viii</w:t>
        </w:r>
        <w:r w:rsidR="00646CC6">
          <w:rPr>
            <w:noProof/>
            <w:webHidden/>
          </w:rPr>
          <w:fldChar w:fldCharType="end"/>
        </w:r>
      </w:hyperlink>
    </w:p>
    <w:p w14:paraId="1CC91067"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31" w:history="1">
        <w:r w:rsidR="00646CC6" w:rsidRPr="00AD4131">
          <w:rPr>
            <w:rStyle w:val="Hyperlink"/>
            <w:rFonts w:eastAsia="Georgia"/>
            <w:noProof/>
          </w:rPr>
          <w:t>LIST OF APPENDICES</w:t>
        </w:r>
        <w:r w:rsidR="00646CC6">
          <w:rPr>
            <w:noProof/>
            <w:webHidden/>
          </w:rPr>
          <w:tab/>
        </w:r>
        <w:r w:rsidR="00646CC6">
          <w:rPr>
            <w:noProof/>
            <w:webHidden/>
          </w:rPr>
          <w:fldChar w:fldCharType="begin"/>
        </w:r>
        <w:r w:rsidR="00646CC6">
          <w:rPr>
            <w:noProof/>
            <w:webHidden/>
          </w:rPr>
          <w:instrText xml:space="preserve"> PAGEREF _Toc24625431 \h </w:instrText>
        </w:r>
        <w:r w:rsidR="00646CC6">
          <w:rPr>
            <w:noProof/>
            <w:webHidden/>
          </w:rPr>
        </w:r>
        <w:r w:rsidR="00646CC6">
          <w:rPr>
            <w:noProof/>
            <w:webHidden/>
          </w:rPr>
          <w:fldChar w:fldCharType="separate"/>
        </w:r>
        <w:r w:rsidR="00646CC6">
          <w:rPr>
            <w:noProof/>
            <w:webHidden/>
          </w:rPr>
          <w:t>ix</w:t>
        </w:r>
        <w:r w:rsidR="00646CC6">
          <w:rPr>
            <w:noProof/>
            <w:webHidden/>
          </w:rPr>
          <w:fldChar w:fldCharType="end"/>
        </w:r>
      </w:hyperlink>
    </w:p>
    <w:p w14:paraId="68870ADE" w14:textId="77777777" w:rsidR="00646CC6" w:rsidRDefault="00902714">
      <w:pPr>
        <w:pStyle w:val="TOC1"/>
        <w:tabs>
          <w:tab w:val="right" w:leader="dot" w:pos="8342"/>
        </w:tabs>
        <w:rPr>
          <w:rFonts w:asciiTheme="minorHAnsi" w:eastAsiaTheme="minorEastAsia" w:hAnsiTheme="minorHAnsi" w:cstheme="minorBidi"/>
          <w:noProof/>
          <w:sz w:val="22"/>
          <w:szCs w:val="22"/>
        </w:rPr>
      </w:pPr>
      <w:hyperlink w:anchor="_Toc24625432" w:history="1">
        <w:r w:rsidR="00646CC6" w:rsidRPr="00AD4131">
          <w:rPr>
            <w:rStyle w:val="Hyperlink"/>
            <w:rFonts w:eastAsia="Georgia"/>
            <w:noProof/>
          </w:rPr>
          <w:t>CHAPTER 1</w:t>
        </w:r>
        <w:r w:rsidR="00646CC6">
          <w:rPr>
            <w:noProof/>
            <w:webHidden/>
          </w:rPr>
          <w:tab/>
        </w:r>
        <w:r w:rsidR="00646CC6">
          <w:rPr>
            <w:noProof/>
            <w:webHidden/>
          </w:rPr>
          <w:fldChar w:fldCharType="begin"/>
        </w:r>
        <w:r w:rsidR="00646CC6">
          <w:rPr>
            <w:noProof/>
            <w:webHidden/>
          </w:rPr>
          <w:instrText xml:space="preserve"> PAGEREF _Toc24625432 \h </w:instrText>
        </w:r>
        <w:r w:rsidR="00646CC6">
          <w:rPr>
            <w:noProof/>
            <w:webHidden/>
          </w:rPr>
        </w:r>
        <w:r w:rsidR="00646CC6">
          <w:rPr>
            <w:noProof/>
            <w:webHidden/>
          </w:rPr>
          <w:fldChar w:fldCharType="separate"/>
        </w:r>
        <w:r w:rsidR="00646CC6">
          <w:rPr>
            <w:noProof/>
            <w:webHidden/>
          </w:rPr>
          <w:t>1</w:t>
        </w:r>
        <w:r w:rsidR="00646CC6">
          <w:rPr>
            <w:noProof/>
            <w:webHidden/>
          </w:rPr>
          <w:fldChar w:fldCharType="end"/>
        </w:r>
      </w:hyperlink>
    </w:p>
    <w:p w14:paraId="1FB8E37B"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33"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33 \h </w:instrText>
        </w:r>
        <w:r w:rsidR="00646CC6">
          <w:rPr>
            <w:noProof/>
            <w:webHidden/>
          </w:rPr>
        </w:r>
        <w:r w:rsidR="00646CC6">
          <w:rPr>
            <w:noProof/>
            <w:webHidden/>
          </w:rPr>
          <w:fldChar w:fldCharType="separate"/>
        </w:r>
        <w:r w:rsidR="00646CC6">
          <w:rPr>
            <w:noProof/>
            <w:webHidden/>
          </w:rPr>
          <w:t>2</w:t>
        </w:r>
        <w:r w:rsidR="00646CC6">
          <w:rPr>
            <w:noProof/>
            <w:webHidden/>
          </w:rPr>
          <w:fldChar w:fldCharType="end"/>
        </w:r>
      </w:hyperlink>
    </w:p>
    <w:p w14:paraId="12FBB0B1"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34" w:history="1">
        <w:r w:rsidR="00646CC6" w:rsidRPr="00AD4131">
          <w:rPr>
            <w:rStyle w:val="Hyperlink"/>
            <w:rFonts w:eastAsia="Georgia"/>
            <w:noProof/>
          </w:rPr>
          <w:t>Introduction</w:t>
        </w:r>
        <w:r w:rsidR="00646CC6">
          <w:rPr>
            <w:noProof/>
            <w:webHidden/>
          </w:rPr>
          <w:tab/>
        </w:r>
        <w:r w:rsidR="00646CC6">
          <w:rPr>
            <w:noProof/>
            <w:webHidden/>
          </w:rPr>
          <w:fldChar w:fldCharType="begin"/>
        </w:r>
        <w:r w:rsidR="00646CC6">
          <w:rPr>
            <w:noProof/>
            <w:webHidden/>
          </w:rPr>
          <w:instrText xml:space="preserve"> PAGEREF _Toc24625434 \h </w:instrText>
        </w:r>
        <w:r w:rsidR="00646CC6">
          <w:rPr>
            <w:noProof/>
            <w:webHidden/>
          </w:rPr>
        </w:r>
        <w:r w:rsidR="00646CC6">
          <w:rPr>
            <w:noProof/>
            <w:webHidden/>
          </w:rPr>
          <w:fldChar w:fldCharType="separate"/>
        </w:r>
        <w:r w:rsidR="00646CC6">
          <w:rPr>
            <w:noProof/>
            <w:webHidden/>
          </w:rPr>
          <w:t>4</w:t>
        </w:r>
        <w:r w:rsidR="00646CC6">
          <w:rPr>
            <w:noProof/>
            <w:webHidden/>
          </w:rPr>
          <w:fldChar w:fldCharType="end"/>
        </w:r>
      </w:hyperlink>
    </w:p>
    <w:p w14:paraId="5CB622F5"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35" w:history="1">
        <w:r w:rsidR="00646CC6" w:rsidRPr="00AD4131">
          <w:rPr>
            <w:rStyle w:val="Hyperlink"/>
            <w:rFonts w:eastAsia="Georgia"/>
            <w:noProof/>
          </w:rPr>
          <w:t>Material and Methods</w:t>
        </w:r>
        <w:r w:rsidR="00646CC6">
          <w:rPr>
            <w:noProof/>
            <w:webHidden/>
          </w:rPr>
          <w:tab/>
        </w:r>
        <w:r w:rsidR="00646CC6">
          <w:rPr>
            <w:noProof/>
            <w:webHidden/>
          </w:rPr>
          <w:fldChar w:fldCharType="begin"/>
        </w:r>
        <w:r w:rsidR="00646CC6">
          <w:rPr>
            <w:noProof/>
            <w:webHidden/>
          </w:rPr>
          <w:instrText xml:space="preserve"> PAGEREF _Toc24625435 \h </w:instrText>
        </w:r>
        <w:r w:rsidR="00646CC6">
          <w:rPr>
            <w:noProof/>
            <w:webHidden/>
          </w:rPr>
        </w:r>
        <w:r w:rsidR="00646CC6">
          <w:rPr>
            <w:noProof/>
            <w:webHidden/>
          </w:rPr>
          <w:fldChar w:fldCharType="separate"/>
        </w:r>
        <w:r w:rsidR="00646CC6">
          <w:rPr>
            <w:noProof/>
            <w:webHidden/>
          </w:rPr>
          <w:t>9</w:t>
        </w:r>
        <w:r w:rsidR="00646CC6">
          <w:rPr>
            <w:noProof/>
            <w:webHidden/>
          </w:rPr>
          <w:fldChar w:fldCharType="end"/>
        </w:r>
      </w:hyperlink>
    </w:p>
    <w:p w14:paraId="5267F4BC"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36" w:history="1">
        <w:r w:rsidR="00646CC6" w:rsidRPr="00AD4131">
          <w:rPr>
            <w:rStyle w:val="Hyperlink"/>
            <w:rFonts w:eastAsia="Georgia"/>
            <w:noProof/>
          </w:rPr>
          <w:t>Results</w:t>
        </w:r>
        <w:r w:rsidR="00646CC6">
          <w:rPr>
            <w:noProof/>
            <w:webHidden/>
          </w:rPr>
          <w:tab/>
        </w:r>
        <w:r w:rsidR="00646CC6">
          <w:rPr>
            <w:noProof/>
            <w:webHidden/>
          </w:rPr>
          <w:fldChar w:fldCharType="begin"/>
        </w:r>
        <w:r w:rsidR="00646CC6">
          <w:rPr>
            <w:noProof/>
            <w:webHidden/>
          </w:rPr>
          <w:instrText xml:space="preserve"> PAGEREF _Toc24625436 \h </w:instrText>
        </w:r>
        <w:r w:rsidR="00646CC6">
          <w:rPr>
            <w:noProof/>
            <w:webHidden/>
          </w:rPr>
        </w:r>
        <w:r w:rsidR="00646CC6">
          <w:rPr>
            <w:noProof/>
            <w:webHidden/>
          </w:rPr>
          <w:fldChar w:fldCharType="separate"/>
        </w:r>
        <w:r w:rsidR="00646CC6">
          <w:rPr>
            <w:noProof/>
            <w:webHidden/>
          </w:rPr>
          <w:t>15</w:t>
        </w:r>
        <w:r w:rsidR="00646CC6">
          <w:rPr>
            <w:noProof/>
            <w:webHidden/>
          </w:rPr>
          <w:fldChar w:fldCharType="end"/>
        </w:r>
      </w:hyperlink>
    </w:p>
    <w:p w14:paraId="7924A111"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37" w:history="1">
        <w:r w:rsidR="00646CC6" w:rsidRPr="00AD4131">
          <w:rPr>
            <w:rStyle w:val="Hyperlink"/>
            <w:rFonts w:eastAsia="Georgia"/>
            <w:noProof/>
          </w:rPr>
          <w:t>Discussion</w:t>
        </w:r>
        <w:r w:rsidR="00646CC6">
          <w:rPr>
            <w:noProof/>
            <w:webHidden/>
          </w:rPr>
          <w:tab/>
        </w:r>
        <w:r w:rsidR="00646CC6">
          <w:rPr>
            <w:noProof/>
            <w:webHidden/>
          </w:rPr>
          <w:fldChar w:fldCharType="begin"/>
        </w:r>
        <w:r w:rsidR="00646CC6">
          <w:rPr>
            <w:noProof/>
            <w:webHidden/>
          </w:rPr>
          <w:instrText xml:space="preserve"> PAGEREF _Toc24625437 \h </w:instrText>
        </w:r>
        <w:r w:rsidR="00646CC6">
          <w:rPr>
            <w:noProof/>
            <w:webHidden/>
          </w:rPr>
        </w:r>
        <w:r w:rsidR="00646CC6">
          <w:rPr>
            <w:noProof/>
            <w:webHidden/>
          </w:rPr>
          <w:fldChar w:fldCharType="separate"/>
        </w:r>
        <w:r w:rsidR="00646CC6">
          <w:rPr>
            <w:noProof/>
            <w:webHidden/>
          </w:rPr>
          <w:t>20</w:t>
        </w:r>
        <w:r w:rsidR="00646CC6">
          <w:rPr>
            <w:noProof/>
            <w:webHidden/>
          </w:rPr>
          <w:fldChar w:fldCharType="end"/>
        </w:r>
      </w:hyperlink>
    </w:p>
    <w:p w14:paraId="0D44020A"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38"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38 \h </w:instrText>
        </w:r>
        <w:r w:rsidR="00646CC6">
          <w:rPr>
            <w:noProof/>
            <w:webHidden/>
          </w:rPr>
        </w:r>
        <w:r w:rsidR="00646CC6">
          <w:rPr>
            <w:noProof/>
            <w:webHidden/>
          </w:rPr>
          <w:fldChar w:fldCharType="separate"/>
        </w:r>
        <w:r w:rsidR="00646CC6">
          <w:rPr>
            <w:noProof/>
            <w:webHidden/>
          </w:rPr>
          <w:t>23</w:t>
        </w:r>
        <w:r w:rsidR="00646CC6">
          <w:rPr>
            <w:noProof/>
            <w:webHidden/>
          </w:rPr>
          <w:fldChar w:fldCharType="end"/>
        </w:r>
      </w:hyperlink>
    </w:p>
    <w:p w14:paraId="050EECAA"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39" w:history="1">
        <w:r w:rsidR="00646CC6" w:rsidRPr="00AD4131">
          <w:rPr>
            <w:rStyle w:val="Hyperlink"/>
            <w:rFonts w:eastAsia="Georgia"/>
            <w:noProof/>
          </w:rPr>
          <w:t>Literature Cited</w:t>
        </w:r>
        <w:r w:rsidR="00646CC6">
          <w:rPr>
            <w:noProof/>
            <w:webHidden/>
          </w:rPr>
          <w:tab/>
        </w:r>
        <w:r w:rsidR="00646CC6">
          <w:rPr>
            <w:noProof/>
            <w:webHidden/>
          </w:rPr>
          <w:fldChar w:fldCharType="begin"/>
        </w:r>
        <w:r w:rsidR="00646CC6">
          <w:rPr>
            <w:noProof/>
            <w:webHidden/>
          </w:rPr>
          <w:instrText xml:space="preserve"> PAGEREF _Toc24625439 \h </w:instrText>
        </w:r>
        <w:r w:rsidR="00646CC6">
          <w:rPr>
            <w:noProof/>
            <w:webHidden/>
          </w:rPr>
        </w:r>
        <w:r w:rsidR="00646CC6">
          <w:rPr>
            <w:noProof/>
            <w:webHidden/>
          </w:rPr>
          <w:fldChar w:fldCharType="separate"/>
        </w:r>
        <w:r w:rsidR="00646CC6">
          <w:rPr>
            <w:noProof/>
            <w:webHidden/>
          </w:rPr>
          <w:t>24</w:t>
        </w:r>
        <w:r w:rsidR="00646CC6">
          <w:rPr>
            <w:noProof/>
            <w:webHidden/>
          </w:rPr>
          <w:fldChar w:fldCharType="end"/>
        </w:r>
      </w:hyperlink>
    </w:p>
    <w:p w14:paraId="2899DD9F"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40" w:history="1">
        <w:r w:rsidR="00646CC6" w:rsidRPr="00AD4131">
          <w:rPr>
            <w:rStyle w:val="Hyperlink"/>
            <w:rFonts w:eastAsia="Georgia"/>
            <w:noProof/>
          </w:rPr>
          <w:t>Tables</w:t>
        </w:r>
        <w:r w:rsidR="00646CC6">
          <w:rPr>
            <w:noProof/>
            <w:webHidden/>
          </w:rPr>
          <w:tab/>
        </w:r>
        <w:r w:rsidR="00646CC6">
          <w:rPr>
            <w:noProof/>
            <w:webHidden/>
          </w:rPr>
          <w:fldChar w:fldCharType="begin"/>
        </w:r>
        <w:r w:rsidR="00646CC6">
          <w:rPr>
            <w:noProof/>
            <w:webHidden/>
          </w:rPr>
          <w:instrText xml:space="preserve"> PAGEREF _Toc24625440 \h </w:instrText>
        </w:r>
        <w:r w:rsidR="00646CC6">
          <w:rPr>
            <w:noProof/>
            <w:webHidden/>
          </w:rPr>
        </w:r>
        <w:r w:rsidR="00646CC6">
          <w:rPr>
            <w:noProof/>
            <w:webHidden/>
          </w:rPr>
          <w:fldChar w:fldCharType="separate"/>
        </w:r>
        <w:r w:rsidR="00646CC6">
          <w:rPr>
            <w:noProof/>
            <w:webHidden/>
          </w:rPr>
          <w:t>32</w:t>
        </w:r>
        <w:r w:rsidR="00646CC6">
          <w:rPr>
            <w:noProof/>
            <w:webHidden/>
          </w:rPr>
          <w:fldChar w:fldCharType="end"/>
        </w:r>
      </w:hyperlink>
    </w:p>
    <w:p w14:paraId="31D7E884"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41" w:history="1">
        <w:r w:rsidR="00646CC6" w:rsidRPr="00AD4131">
          <w:rPr>
            <w:rStyle w:val="Hyperlink"/>
            <w:rFonts w:eastAsia="Georgia"/>
            <w:noProof/>
          </w:rPr>
          <w:t>Figures</w:t>
        </w:r>
        <w:r w:rsidR="00646CC6">
          <w:rPr>
            <w:noProof/>
            <w:webHidden/>
          </w:rPr>
          <w:tab/>
        </w:r>
        <w:r w:rsidR="00646CC6">
          <w:rPr>
            <w:noProof/>
            <w:webHidden/>
          </w:rPr>
          <w:fldChar w:fldCharType="begin"/>
        </w:r>
        <w:r w:rsidR="00646CC6">
          <w:rPr>
            <w:noProof/>
            <w:webHidden/>
          </w:rPr>
          <w:instrText xml:space="preserve"> PAGEREF _Toc24625441 \h </w:instrText>
        </w:r>
        <w:r w:rsidR="00646CC6">
          <w:rPr>
            <w:noProof/>
            <w:webHidden/>
          </w:rPr>
        </w:r>
        <w:r w:rsidR="00646CC6">
          <w:rPr>
            <w:noProof/>
            <w:webHidden/>
          </w:rPr>
          <w:fldChar w:fldCharType="separate"/>
        </w:r>
        <w:r w:rsidR="00646CC6">
          <w:rPr>
            <w:noProof/>
            <w:webHidden/>
          </w:rPr>
          <w:t>36</w:t>
        </w:r>
        <w:r w:rsidR="00646CC6">
          <w:rPr>
            <w:noProof/>
            <w:webHidden/>
          </w:rPr>
          <w:fldChar w:fldCharType="end"/>
        </w:r>
      </w:hyperlink>
    </w:p>
    <w:p w14:paraId="42FFDBEE" w14:textId="77777777" w:rsidR="00646CC6" w:rsidRDefault="00902714">
      <w:pPr>
        <w:pStyle w:val="TOC2"/>
        <w:tabs>
          <w:tab w:val="right" w:leader="dot" w:pos="8342"/>
        </w:tabs>
        <w:rPr>
          <w:rFonts w:asciiTheme="minorHAnsi" w:eastAsiaTheme="minorEastAsia" w:hAnsiTheme="minorHAnsi" w:cstheme="minorBidi"/>
          <w:noProof/>
          <w:sz w:val="22"/>
          <w:szCs w:val="22"/>
        </w:rPr>
      </w:pPr>
      <w:hyperlink w:anchor="_Toc24625442" w:history="1">
        <w:r w:rsidR="00646CC6" w:rsidRPr="00AD4131">
          <w:rPr>
            <w:rStyle w:val="Hyperlink"/>
            <w:rFonts w:eastAsia="Georgia"/>
            <w:noProof/>
          </w:rPr>
          <w:t>Appendices</w:t>
        </w:r>
        <w:r w:rsidR="00646CC6">
          <w:rPr>
            <w:noProof/>
            <w:webHidden/>
          </w:rPr>
          <w:tab/>
        </w:r>
        <w:r w:rsidR="00646CC6">
          <w:rPr>
            <w:noProof/>
            <w:webHidden/>
          </w:rPr>
          <w:fldChar w:fldCharType="begin"/>
        </w:r>
        <w:r w:rsidR="00646CC6">
          <w:rPr>
            <w:noProof/>
            <w:webHidden/>
          </w:rPr>
          <w:instrText xml:space="preserve"> PAGEREF _Toc24625442 \h </w:instrText>
        </w:r>
        <w:r w:rsidR="00646CC6">
          <w:rPr>
            <w:noProof/>
            <w:webHidden/>
          </w:rPr>
        </w:r>
        <w:r w:rsidR="00646CC6">
          <w:rPr>
            <w:noProof/>
            <w:webHidden/>
          </w:rPr>
          <w:fldChar w:fldCharType="separate"/>
        </w:r>
        <w:r w:rsidR="00646CC6">
          <w:rPr>
            <w:noProof/>
            <w:webHidden/>
          </w:rPr>
          <w:t>44</w:t>
        </w:r>
        <w:r w:rsidR="00646CC6">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9" w:name="_Toc24625429"/>
      <w:r w:rsidR="007D1B38">
        <w:lastRenderedPageBreak/>
        <w:t>LIST OF TABLES</w:t>
      </w:r>
      <w:bookmarkEnd w:id="9"/>
    </w:p>
    <w:p w14:paraId="679F279C" w14:textId="7813EE35" w:rsidR="00001DF2" w:rsidRDefault="00001DF2" w:rsidP="007D1B38">
      <w:pPr>
        <w:spacing w:after="200" w:line="276" w:lineRule="auto"/>
        <w:ind w:firstLine="0"/>
      </w:pPr>
      <w:r>
        <w:t xml:space="preserve">Table 1.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r>
        <w:t xml:space="preserve">Table 2.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r>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r>
        <w:t xml:space="preserve">Table 5.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r>
        <w:t xml:space="preserve">Table 6.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r>
        <w:t xml:space="preserve">Table 7.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r>
        <w:t xml:space="preserve">Table 8.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4625430"/>
      <w:r>
        <w:lastRenderedPageBreak/>
        <w:t>LIST OF FIGURES</w:t>
      </w:r>
      <w:bookmarkEnd w:id="10"/>
    </w:p>
    <w:p w14:paraId="0C9EA2ED" w14:textId="3194461E" w:rsidR="00982442" w:rsidRDefault="00982442" w:rsidP="00982442">
      <w:pPr>
        <w:spacing w:after="200" w:line="276" w:lineRule="auto"/>
        <w:ind w:firstLine="0"/>
      </w:pPr>
      <w:r>
        <w:t xml:space="preserve">Figure 1.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r>
        <w:t>Figure 3.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r>
        <w:t xml:space="preserve">Figure 4.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r>
        <w:t xml:space="preserve">Figure 5.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r>
        <w:t>Figure 6.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1" w:name="_Toc24625431"/>
      <w:r w:rsidR="007F25E6">
        <w:lastRenderedPageBreak/>
        <w:t>LIST OF APPENDICES</w:t>
      </w:r>
      <w:bookmarkEnd w:id="11"/>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301F4337" w14:textId="7777777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2" w:name="_Toc24625432"/>
      <w:r w:rsidRPr="003474A6">
        <w:lastRenderedPageBreak/>
        <w:t>CHAPTER 1</w:t>
      </w:r>
      <w:bookmarkEnd w:id="12"/>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3" w:name="_Toc24625433"/>
      <w:commentRangeStart w:id="14"/>
      <w:r w:rsidRPr="00E74719">
        <w:lastRenderedPageBreak/>
        <w:t>Abstract</w:t>
      </w:r>
      <w:commentRangeEnd w:id="14"/>
      <w:r w:rsidR="00512A9A" w:rsidRPr="00E74719">
        <w:rPr>
          <w:rStyle w:val="CommentReference"/>
          <w:sz w:val="24"/>
          <w:szCs w:val="24"/>
        </w:rPr>
        <w:commentReference w:id="14"/>
      </w:r>
      <w:bookmarkEnd w:id="13"/>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5"/>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5"/>
      <w:r>
        <w:rPr>
          <w:rStyle w:val="CommentReference"/>
        </w:rPr>
        <w:commentReference w:id="15"/>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6" w:name="_Toc24625434"/>
      <w:r>
        <w:lastRenderedPageBreak/>
        <w:t>Introduction</w:t>
      </w:r>
      <w:bookmarkEnd w:id="16"/>
      <w:r>
        <w:t xml:space="preserve"> </w:t>
      </w:r>
    </w:p>
    <w:p w14:paraId="44C1DF3E" w14:textId="6492CF78" w:rsidR="00A679EA" w:rsidRDefault="00A679EA" w:rsidP="00CC386C">
      <w:bookmarkStart w:id="17" w:name="_gjdgxs" w:colFirst="0" w:colLast="0"/>
      <w:bookmarkEnd w:id="17"/>
      <w:commentRangeStart w:id="18"/>
      <w:r>
        <w:t>Biodiversity</w:t>
      </w:r>
      <w:commentRangeEnd w:id="18"/>
      <w:r>
        <w:rPr>
          <w:rStyle w:val="CommentReference"/>
        </w:rPr>
        <w:commentReference w:id="18"/>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9"/>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9"/>
      <w:r w:rsidR="00CD5F38">
        <w:rPr>
          <w:rStyle w:val="CommentReference"/>
        </w:rPr>
        <w:commentReference w:id="19"/>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0"/>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0"/>
      <w:r w:rsidR="00CD5F38">
        <w:rPr>
          <w:rStyle w:val="CommentReference"/>
        </w:rPr>
        <w:commentReference w:id="20"/>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1"/>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1"/>
      <w:r w:rsidR="00CD5F38">
        <w:rPr>
          <w:rStyle w:val="CommentReference"/>
        </w:rPr>
        <w:commentReference w:id="21"/>
      </w:r>
      <w:r>
        <w:t>.</w:t>
      </w:r>
    </w:p>
    <w:p w14:paraId="5C9E366C" w14:textId="624E938E" w:rsidR="00A679EA" w:rsidRDefault="00A679EA" w:rsidP="00CC386C">
      <w:bookmarkStart w:id="22" w:name="_q2hepsd6fli" w:colFirst="0" w:colLast="0"/>
      <w:bookmarkEnd w:id="22"/>
      <w:commentRangeStart w:id="23"/>
      <w:r>
        <w:t>Coral</w:t>
      </w:r>
      <w:commentRangeEnd w:id="23"/>
      <w:r>
        <w:rPr>
          <w:rStyle w:val="CommentReference"/>
        </w:rPr>
        <w:commentReference w:id="23"/>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w:t>
      </w:r>
      <w:r w:rsidR="00DE59B9">
        <w:t xml:space="preserve">storms, </w:t>
      </w:r>
      <w:r>
        <w:t xml:space="preserve">ocean acidification, persistent high temperatures, </w:t>
      </w:r>
      <w:r w:rsidR="00DE59B9">
        <w:t xml:space="preserve">coastal development </w:t>
      </w:r>
      <w:r>
        <w:t xml:space="preserve">and overfishing </w:t>
      </w:r>
      <w:commentRangeStart w:id="24"/>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4"/>
      <w:r w:rsidR="00CD5F38">
        <w:rPr>
          <w:rStyle w:val="CommentReference"/>
        </w:rPr>
        <w:commentReference w:id="24"/>
      </w:r>
      <w:r>
        <w:t xml:space="preserve">. Reef fishes and hard corals (Scleractinia) are dominant coral reef organisms that establish and maintain biodiversity by filling multiple functional roles in coral reef systems </w:t>
      </w:r>
      <w:commentRangeStart w:id="25"/>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5"/>
      <w:r w:rsidR="00460D4B">
        <w:rPr>
          <w:rStyle w:val="CommentReference"/>
        </w:rPr>
        <w:commentReference w:id="25"/>
      </w:r>
      <w:r>
        <w:t xml:space="preserve">. They are also economically valuable because they attract tourists and fish serve as a valuable food source </w:t>
      </w:r>
      <w:commentRangeStart w:id="26"/>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6"/>
      <w:r w:rsidR="00460D4B">
        <w:rPr>
          <w:rStyle w:val="CommentReference"/>
        </w:rPr>
        <w:commentReference w:id="26"/>
      </w:r>
      <w:r>
        <w:t>. Concerns regarding the declines of corals and fish</w:t>
      </w:r>
      <w:r w:rsidR="004D5430">
        <w:t>,</w:t>
      </w:r>
      <w:r>
        <w:t xml:space="preserve"> given their ecological and economic values</w:t>
      </w:r>
      <w:r w:rsidR="004D5430">
        <w:t>,</w:t>
      </w:r>
      <w:r>
        <w:t xml:space="preserve"> motivate many </w:t>
      </w:r>
      <w:r w:rsidR="00703A7A">
        <w:lastRenderedPageBreak/>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27"/>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7"/>
      <w:r w:rsidR="00697406">
        <w:rPr>
          <w:rStyle w:val="CommentReference"/>
        </w:rPr>
        <w:commentReference w:id="27"/>
      </w:r>
      <w:r>
        <w:t>.</w:t>
      </w:r>
    </w:p>
    <w:p w14:paraId="71F36EF8" w14:textId="01C79B6C" w:rsidR="004D5430" w:rsidRDefault="004D5430" w:rsidP="00CC386C">
      <w:commentRangeStart w:id="28"/>
      <w:r>
        <w:t>In</w:t>
      </w:r>
      <w:commentRangeEnd w:id="28"/>
      <w:r>
        <w:rPr>
          <w:rStyle w:val="CommentReference"/>
        </w:rPr>
        <w:commentReference w:id="28"/>
      </w:r>
      <w:r>
        <w:t xml:space="preserve"> an effort to more readily understand these declines, certain landscape features </w:t>
      </w:r>
      <w:r w:rsidR="00FB2624">
        <w:t>have been used to predict biodiversity on coral reefs. These landscape features can be thought of as</w:t>
      </w:r>
      <w:r>
        <w:t xml:space="preserve"> potential surrogates, simple indicators that provide an estimate of a target component of biodiversity, often referred to more simply as a target </w:t>
      </w:r>
      <w:commentRangeStart w:id="2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9"/>
      <w:r>
        <w:rPr>
          <w:rStyle w:val="CommentReference"/>
        </w:rPr>
        <w:commentReference w:id="29"/>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30"/>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30"/>
      <w:r>
        <w:t>.</w:t>
      </w:r>
      <w:r>
        <w:rPr>
          <w:rStyle w:val="CommentReference"/>
        </w:rPr>
        <w:commentReference w:id="30"/>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1"/>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1"/>
      <w:r>
        <w:rPr>
          <w:rStyle w:val="CommentReference"/>
        </w:rPr>
        <w:commentReference w:id="31"/>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2"/>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2"/>
      <w:r>
        <w:rPr>
          <w:rStyle w:val="CommentReference"/>
        </w:rPr>
        <w:commentReference w:id="32"/>
      </w:r>
      <w:r>
        <w:t xml:space="preserve">. However, few studies have explicitly </w:t>
      </w:r>
      <w:r>
        <w:lastRenderedPageBreak/>
        <w:t>investigated surrogate effectiveness across temporal scales, and those that have are typically quite short (e.g., 13 months and 1 y</w:t>
      </w:r>
      <w:commentRangeStart w:id="33"/>
      <w:r>
        <w:t>ear</w:t>
      </w:r>
      <w:commentRangeEnd w:id="33"/>
      <w:r>
        <w:rPr>
          <w:rStyle w:val="CommentReference"/>
        </w:rPr>
        <w:commentReference w:id="33"/>
      </w:r>
      <w:r>
        <w:t>;</w:t>
      </w:r>
      <w:commentRangeStart w:id="34"/>
      <w:r>
        <w:fldChar w:fldCharType="begin" w:fldLock="1"/>
      </w:r>
      <w: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fldChar w:fldCharType="separate"/>
      </w:r>
      <w:r w:rsidRPr="006F3E95">
        <w:rPr>
          <w:noProof/>
        </w:rPr>
        <w:t>(Magierowski &amp; Johnson, 2006; Rubal, Veiga, Vieira, &amp; Sousa-Pinto, 2011)</w:t>
      </w:r>
      <w:r>
        <w:fldChar w:fldCharType="end"/>
      </w:r>
      <w:commentRangeEnd w:id="34"/>
      <w:r>
        <w:rPr>
          <w:rStyle w:val="CommentReference"/>
        </w:rPr>
        <w:commentReference w:id="34"/>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5"/>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5"/>
      <w:r>
        <w:rPr>
          <w:rStyle w:val="CommentReference"/>
        </w:rPr>
        <w:commentReference w:id="35"/>
      </w:r>
      <w:r>
        <w:t>. The need for more studies that investigate the effectiveness of surrogates over time is evident.</w:t>
      </w:r>
    </w:p>
    <w:p w14:paraId="139CF7E8" w14:textId="58B74B0F" w:rsidR="00495A89" w:rsidRDefault="004D5430" w:rsidP="004D5430">
      <w:commentRangeStart w:id="36"/>
      <w:r>
        <w:t>Surrogates</w:t>
      </w:r>
      <w:commentRangeEnd w:id="36"/>
      <w:r w:rsidR="00FB2624">
        <w:rPr>
          <w:rStyle w:val="CommentReference"/>
        </w:rPr>
        <w:commentReference w:id="36"/>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7"/>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7"/>
      <w:r w:rsidR="008D6764">
        <w:rPr>
          <w:rStyle w:val="CommentReference"/>
        </w:rPr>
        <w:commentReference w:id="37"/>
      </w:r>
      <w:r w:rsidR="00A679EA">
        <w:t xml:space="preserve">. Monitoring species richness requires substantial taxonomic expertise </w:t>
      </w:r>
      <w:commentRangeStart w:id="38"/>
      <w:r w:rsidR="008D6764">
        <w:fldChar w:fldCharType="begin" w:fldLock="1"/>
      </w:r>
      <w:r w:rsidR="00484C29">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8"/>
      <w:r w:rsidR="008D6764">
        <w:rPr>
          <w:rStyle w:val="CommentReference"/>
        </w:rPr>
        <w:commentReference w:id="38"/>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9"/>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9"/>
      <w:r w:rsidR="009933F1">
        <w:rPr>
          <w:rStyle w:val="CommentReference"/>
        </w:rPr>
        <w:commentReference w:id="39"/>
      </w:r>
      <w:r w:rsidR="00A679EA">
        <w:t xml:space="preserve">. </w:t>
      </w:r>
      <w:r w:rsidR="00495A89">
        <w:t xml:space="preserve">Coral </w:t>
      </w:r>
      <w:r w:rsidR="00495A89">
        <w:lastRenderedPageBreak/>
        <w:t xml:space="preserve">cover </w:t>
      </w:r>
      <w:commentRangeStart w:id="40"/>
      <w:r w:rsidR="00495A89">
        <w:t>has been shown</w:t>
      </w:r>
      <w:commentRangeEnd w:id="40"/>
      <w:r w:rsidR="00495A89">
        <w:rPr>
          <w:rStyle w:val="CommentReference"/>
        </w:rPr>
        <w:commentReference w:id="40"/>
      </w:r>
      <w:r w:rsidR="00495A89">
        <w:t xml:space="preserve"> to be a good surrogate for coral species richness because, presumably, the more area covered by corals, the greater variety of microhabitats they inhabit, and the greater number of species that would be </w:t>
      </w:r>
      <w:commentRangeStart w:id="41"/>
      <w:r w:rsidR="00495A89">
        <w:t>present.</w:t>
      </w:r>
      <w:commentRangeEnd w:id="41"/>
      <w:r w:rsidR="00495A89">
        <w:rPr>
          <w:rStyle w:val="CommentReference"/>
        </w:rPr>
        <w:commentReference w:id="41"/>
      </w:r>
      <w:r w:rsidR="00495A89" w:rsidRPr="00495A89">
        <w:t xml:space="preserve"> </w:t>
      </w:r>
      <w:r w:rsidR="00495A89">
        <w:t xml:space="preserve">Rugosity </w:t>
      </w:r>
      <w:commentRangeStart w:id="42"/>
      <w:r w:rsidR="00495A89">
        <w:t>has been shown</w:t>
      </w:r>
      <w:commentRangeEnd w:id="42"/>
      <w:r w:rsidR="00495A89">
        <w:rPr>
          <w:rStyle w:val="CommentReference"/>
        </w:rPr>
        <w:commentReference w:id="42"/>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43"/>
      <w:r w:rsidR="00495A89">
        <w:fldChar w:fldCharType="begin" w:fldLock="1"/>
      </w:r>
      <w:r w:rsidR="00495A89">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43"/>
      <w:r w:rsidR="00495A89">
        <w:rPr>
          <w:rStyle w:val="CommentReference"/>
        </w:rPr>
        <w:commentReference w:id="43"/>
      </w:r>
      <w:r w:rsidR="00925C48">
        <w:t xml:space="preserve">. It has also been suggested that rugosity is a better surrogate for fish richness than percent coral cover because different fish species utilize the intact structure of the reef when coral is alive versus when it’s dead </w:t>
      </w:r>
      <w:commentRangeStart w:id="44"/>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4"/>
      <w:r w:rsidR="00925C48">
        <w:rPr>
          <w:rStyle w:val="CommentReference"/>
        </w:rPr>
        <w:commentReference w:id="44"/>
      </w:r>
      <w:r w:rsidR="00495A89">
        <w:t>.</w:t>
      </w:r>
    </w:p>
    <w:p w14:paraId="237EDFB0" w14:textId="45574137" w:rsidR="00BF406D" w:rsidRDefault="00495A89" w:rsidP="003B5B34">
      <w:commentRangeStart w:id="45"/>
      <w:r>
        <w:t>Corals</w:t>
      </w:r>
      <w:commentRangeEnd w:id="45"/>
      <w:r w:rsidR="003B5B34">
        <w:rPr>
          <w:rStyle w:val="CommentReference"/>
        </w:rPr>
        <w:commentReference w:id="45"/>
      </w:r>
      <w:r>
        <w:t xml:space="preserve"> and fish are such conspicuous, well-studied taxonomic groups that the </w:t>
      </w:r>
      <w:proofErr w:type="spellStart"/>
      <w:r>
        <w:t>richnesses</w:t>
      </w:r>
      <w:proofErr w:type="spellEnd"/>
      <w:r>
        <w:t xml:space="preserve"> of these groups are often extrapolated to represent the richness of all taxonomic groups on </w:t>
      </w:r>
      <w:commentRangeStart w:id="46"/>
      <w:r>
        <w:t>coral reefs</w:t>
      </w:r>
      <w:commentRangeEnd w:id="46"/>
      <w:r>
        <w:rPr>
          <w:rStyle w:val="CommentReference"/>
        </w:rPr>
        <w:commentReference w:id="46"/>
      </w:r>
      <w:r>
        <w:t xml:space="preserve">. </w:t>
      </w:r>
      <w:r w:rsidR="00A679EA">
        <w:t xml:space="preserve">Sponges play a dominant role in the benthic composition of the reef and contribute to the reef’s three-dimensional structure </w:t>
      </w:r>
      <w:commentRangeStart w:id="47"/>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7"/>
      <w:r w:rsidR="009933F1">
        <w:rPr>
          <w:rStyle w:val="CommentReference"/>
        </w:rPr>
        <w:commentReference w:id="47"/>
      </w:r>
      <w:r w:rsidR="00766FC9">
        <w:t xml:space="preserve"> </w:t>
      </w:r>
      <w:r w:rsidR="00A679EA">
        <w:t xml:space="preserve">and yet </w:t>
      </w:r>
      <w:r w:rsidR="00BA73F0">
        <w:t xml:space="preserve">few studies have investigated sponge dynamics </w:t>
      </w:r>
      <w:commentRangeStart w:id="48"/>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8"/>
      <w:r w:rsidR="009933F1">
        <w:rPr>
          <w:rStyle w:val="CommentReference"/>
        </w:rPr>
        <w:commentReference w:id="48"/>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Finally, we wanted to gain a better understanding of how the top candidate surrogate-target </w:t>
      </w:r>
      <w:r w:rsidR="0081750B">
        <w:t>relationship for each of these four targets varies</w:t>
      </w:r>
      <w:r w:rsidR="003573F9">
        <w:t xml:space="preserve"> over time and space.</w:t>
      </w:r>
      <w:r w:rsidR="00BF406D">
        <w:t xml:space="preserve"> </w:t>
      </w:r>
      <w:r w:rsidR="00BF406D">
        <w:lastRenderedPageBreak/>
        <w:t>In other words, we asked 1) can coral cover or rugosity predict sponge richness?, 2) how does sponge cover compare to coral cover and rugosity as a</w:t>
      </w:r>
      <w:r w:rsidR="003573F9">
        <w:t xml:space="preserve"> candidate</w:t>
      </w:r>
      <w:r w:rsidR="00BF406D">
        <w:t xml:space="preserve"> </w:t>
      </w:r>
      <w:r w:rsidR="003B5B34">
        <w:t xml:space="preserve">surrogate for richness of corals, fish, sponges, and combined richness?,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C58F1F3" w14:textId="58484D73" w:rsidR="00FB2624" w:rsidRDefault="004E18DC" w:rsidP="00CC386C">
      <w:commentRangeStart w:id="49"/>
      <w:r>
        <w:t>We</w:t>
      </w:r>
      <w:r w:rsidR="00A679EA">
        <w:t xml:space="preserve"> also expected richness as well as combined species richness because a greater number of </w:t>
      </w:r>
      <w:proofErr w:type="spellStart"/>
      <w:r w:rsidR="00A679EA">
        <w:t>macrobenthic</w:t>
      </w:r>
      <w:proofErr w:type="spellEnd"/>
      <w:r w:rsidR="00A679EA">
        <w:t xml:space="preserve"> species should increase the number of coral and sponge morphological types and increase rugosity, even though these sites may be dominated by a few species </w:t>
      </w:r>
      <w:commentRangeStart w:id="50"/>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Alvarez-Filip, Dulvy, Côté, Watkinson, &amp; Gill, 2011)</w:t>
      </w:r>
      <w:r w:rsidR="00C26A73">
        <w:fldChar w:fldCharType="end"/>
      </w:r>
      <w:commentRangeEnd w:id="50"/>
      <w:r w:rsidR="00C26A73">
        <w:rPr>
          <w:rStyle w:val="CommentReference"/>
        </w:rPr>
        <w:commentReference w:id="50"/>
      </w:r>
      <w:r w:rsidR="00A679EA">
        <w:t xml:space="preserve">. </w:t>
      </w:r>
      <w:commentRangeEnd w:id="49"/>
      <w:r w:rsidR="00BF406D">
        <w:rPr>
          <w:rStyle w:val="CommentReference"/>
        </w:rPr>
        <w:commentReference w:id="49"/>
      </w:r>
    </w:p>
    <w:p w14:paraId="1DBE2D9D" w14:textId="77777777" w:rsidR="00FB2624" w:rsidRDefault="00FB2624" w:rsidP="00CC386C"/>
    <w:p w14:paraId="1896A12D" w14:textId="23E89D5E" w:rsidR="00A679EA" w:rsidRDefault="00FB2624" w:rsidP="00CC386C">
      <w:commentRangeStart w:id="51"/>
      <w:commentRangeStart w:id="52"/>
      <w:r>
        <w:t xml:space="preserve">Moreover, some </w:t>
      </w:r>
      <w:commentRangeEnd w:id="51"/>
      <w:r>
        <w:rPr>
          <w:rStyle w:val="CommentReference"/>
        </w:rPr>
        <w:commentReference w:id="51"/>
      </w:r>
      <w:r>
        <w:t xml:space="preserve">species that can be recognized in the lab using morphological features or genetic markers cannot be distinguished in situ during field surveys. When species cannot be reliably distinguished in the field, studies sometimes use recognizable taxonomic units (RTU’s) or morphospecies that are defined by readily identifiable characteristics in the field </w:t>
      </w:r>
      <w:commentRangeStart w:id="53"/>
      <w:r>
        <w:fldChar w:fldCharType="begin" w:fldLock="1"/>
      </w:r>
      <w:r>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fldChar w:fldCharType="separate"/>
      </w:r>
      <w:r w:rsidRPr="008D6764">
        <w:rPr>
          <w:noProof/>
        </w:rPr>
        <w:t>(Derraik et al., 2002)</w:t>
      </w:r>
      <w:r>
        <w:fldChar w:fldCharType="end"/>
      </w:r>
      <w:commentRangeEnd w:id="53"/>
      <w:r>
        <w:rPr>
          <w:rStyle w:val="CommentReference"/>
        </w:rPr>
        <w:commentReference w:id="53"/>
      </w:r>
      <w:r>
        <w:t xml:space="preserve">. </w:t>
      </w:r>
      <w:commentRangeEnd w:id="52"/>
      <w:r>
        <w:rPr>
          <w:rStyle w:val="CommentReference"/>
        </w:rPr>
        <w:commentReference w:id="52"/>
      </w:r>
      <w:r w:rsidR="00A679EA">
        <w:br w:type="page"/>
      </w:r>
    </w:p>
    <w:p w14:paraId="65B1F5CA" w14:textId="77777777" w:rsidR="00A679EA" w:rsidRDefault="00A679EA" w:rsidP="00E74719">
      <w:pPr>
        <w:pStyle w:val="Heading2"/>
      </w:pPr>
      <w:bookmarkStart w:id="54" w:name="_Toc24625435"/>
      <w:r>
        <w:lastRenderedPageBreak/>
        <w:t>Material and Methods</w:t>
      </w:r>
      <w:bookmarkEnd w:id="54"/>
    </w:p>
    <w:p w14:paraId="772F3A4B" w14:textId="77777777" w:rsidR="00A679EA" w:rsidRPr="00E74719" w:rsidRDefault="00A679EA" w:rsidP="00E74719">
      <w:pPr>
        <w:pStyle w:val="Heading3"/>
      </w:pPr>
      <w:r w:rsidRPr="00E74719">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1</w:t>
      </w:r>
      <w:commentRangeStart w:id="55"/>
      <w:commentRangeStart w:id="56"/>
      <w:r w:rsidR="00C26A73">
        <w:t>)</w:t>
      </w:r>
      <w:commentRangeEnd w:id="55"/>
      <w:r w:rsidR="00C26A73">
        <w:rPr>
          <w:rStyle w:val="CommentReference"/>
        </w:rPr>
        <w:commentReference w:id="55"/>
      </w:r>
      <w:commentRangeEnd w:id="56"/>
      <w:r w:rsidR="00DE59B9">
        <w:rPr>
          <w:rStyle w:val="CommentReference"/>
        </w:rPr>
        <w:commentReference w:id="56"/>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57" w:name="_fwntfdganz29" w:colFirst="0" w:colLast="0"/>
      <w:bookmarkEnd w:id="57"/>
      <w:r>
        <w:t>Survey methods</w:t>
      </w:r>
    </w:p>
    <w:p w14:paraId="3E96246D" w14:textId="22FA7C8A" w:rsidR="00A679EA" w:rsidRDefault="00A679EA" w:rsidP="00DE59B9">
      <w:r>
        <w:t>Corals, sponges, fishes, and rugosity were sampled using well-established visual survey methods.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Scombridae) and jacks (</w:t>
      </w:r>
      <w:proofErr w:type="spellStart"/>
      <w:r>
        <w:t>Carangidae</w:t>
      </w:r>
      <w:proofErr w:type="spellEnd"/>
      <w:r>
        <w:t>) that are transient visitors to the sites, and small cryptic groups like gobies (</w:t>
      </w:r>
      <w:proofErr w:type="spellStart"/>
      <w:r>
        <w:t>Gobiidae</w:t>
      </w:r>
      <w:proofErr w:type="spellEnd"/>
      <w:r>
        <w:t>) and blennies (</w:t>
      </w:r>
      <w:proofErr w:type="spellStart"/>
      <w:r>
        <w:t>Blennioidei</w:t>
      </w:r>
      <w:proofErr w:type="spellEnd"/>
      <w:r>
        <w:t xml:space="preserve">) that often </w:t>
      </w:r>
      <w:r>
        <w:lastRenderedPageBreak/>
        <w:t>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7EE2FD59"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58"/>
      <w:r w:rsidR="003F7563">
        <w:t>)</w:t>
      </w:r>
      <w:commentRangeEnd w:id="58"/>
      <w:r w:rsidR="003F7563">
        <w:rPr>
          <w:rStyle w:val="CommentReference"/>
        </w:rPr>
        <w:commentReference w:id="58"/>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where a diver records the difference between the height of the transect tape and the substrate at 1 m intervals along the first 10 m of each transect. Rugosity (in cm) is calculated as the square root of the sum of the squared differences between successive height measurements, and so a value of 0 is flat and vertical complexity increases as the rugosity value increases.</w:t>
      </w:r>
    </w:p>
    <w:p w14:paraId="55210239" w14:textId="5675058D" w:rsidR="00A679EA" w:rsidRDefault="00A679EA" w:rsidP="00CC386C">
      <w:r>
        <w:lastRenderedPageBreak/>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r>
        <w:t>Because i</w:t>
      </w:r>
      <w:r w:rsidR="00A679EA">
        <w:t>dentifying taxa to species is not always possible</w:t>
      </w:r>
      <w:r>
        <w:t xml:space="preserve"> or practical in field surveys, </w:t>
      </w:r>
      <w:r w:rsidR="00A679EA">
        <w:t>fish, corals</w:t>
      </w:r>
      <w:r>
        <w:t>,</w:t>
      </w:r>
      <w:r w:rsidR="00A679EA">
        <w:t xml:space="preserve"> and sponges were identified to the most specific taxonomic group practical (</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rsidR="00A679EA">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rsidR="00A679EA">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59" w:name="_j2rsg1phwf4n" w:colFirst="0" w:colLast="0"/>
      <w:bookmarkEnd w:id="59"/>
      <w:r>
        <w:t>Statistical Analysis</w:t>
      </w:r>
    </w:p>
    <w:p w14:paraId="69364A06" w14:textId="1D7B0A28" w:rsidR="00A679EA" w:rsidRDefault="00A679EA" w:rsidP="00EB5354">
      <w:r>
        <w:t>We used sites as replicates because they represent spatial units of relevance from both ecological and management perspectives. For surrogates (coral cover, sponge cover, and rugosity), replicates were thus means for the 3 randomly-selected transects per site per year. To estimate spec</w:t>
      </w:r>
      <w:r w:rsidR="00DE59B9">
        <w:t>ies richness, we pooled the</w:t>
      </w:r>
      <w:r>
        <w:t xml:space="preserve"> 3 randomly-</w:t>
      </w:r>
      <w:r>
        <w:lastRenderedPageBreak/>
        <w:t xml:space="preserve">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0315F52B"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All models, therefore, have an additional parameter, theta, that accounts for overdispersion.</w:t>
      </w:r>
      <w:r w:rsidR="002C6A88">
        <w:t xml:space="preserve"> </w:t>
      </w:r>
      <w:r w:rsidR="005A1886">
        <w:t xml:space="preserve">There were no </w:t>
      </w:r>
      <w:r w:rsidR="002C6A88">
        <w:t xml:space="preserve">patterns in </w:t>
      </w:r>
      <w:commentRangeStart w:id="60"/>
      <w:r w:rsidR="002C6A88">
        <w:t>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commentRangeEnd w:id="60"/>
      <w:r w:rsidR="00EB5354">
        <w:rPr>
          <w:rStyle w:val="CommentReference"/>
        </w:rPr>
        <w:commentReference w:id="60"/>
      </w:r>
    </w:p>
    <w:p w14:paraId="60C8803C" w14:textId="49D39AD1"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 (</w:t>
      </w:r>
      <w:proofErr w:type="spellStart"/>
      <w:r>
        <w:rPr>
          <w:highlight w:val="white"/>
        </w:rPr>
        <w:t>AICc</w:t>
      </w:r>
      <w:proofErr w:type="spellEnd"/>
      <w:r>
        <w:rPr>
          <w:highlight w:val="white"/>
        </w:rPr>
        <w:t>)</w:t>
      </w:r>
      <w:commentRangeStart w:id="61"/>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61"/>
      <w:r w:rsidR="003F7563">
        <w:rPr>
          <w:rStyle w:val="CommentReference"/>
        </w:rPr>
        <w:commentReference w:id="61"/>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w:t>
      </w:r>
      <w:commentRangeStart w:id="62"/>
      <w:r>
        <w:rPr>
          <w:highlight w:val="white"/>
        </w:rPr>
        <w:t>Pseudo-r-squared was used instead of traditional r-squared because the negative binomial distribution was used.</w:t>
      </w:r>
      <w:commentRangeEnd w:id="62"/>
      <w:r w:rsidR="00EB5354">
        <w:rPr>
          <w:rStyle w:val="CommentReference"/>
        </w:rPr>
        <w:commentReference w:id="62"/>
      </w:r>
      <w:r>
        <w:rPr>
          <w:highlight w:val="white"/>
        </w:rPr>
        <w:t xml:space="preserve">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is more interpretable (ranges from 0-1) and is used to evaluate the </w:t>
      </w:r>
      <w:r>
        <w:rPr>
          <w:highlight w:val="white"/>
        </w:rPr>
        <w:lastRenderedPageBreak/>
        <w:t xml:space="preserve">improvement from a null to a fitted model. Only the top </w:t>
      </w:r>
      <w:r>
        <w:t xml:space="preserve">candidate </w:t>
      </w:r>
      <w:r>
        <w:rPr>
          <w:highlight w:val="white"/>
        </w:rPr>
        <w:t>surrogate identified for each target from this comparison was used for subsequent modeling.</w:t>
      </w:r>
    </w:p>
    <w:p w14:paraId="06EC704B" w14:textId="01B0DFE8"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w:t>
      </w:r>
      <w:commentRangeStart w:id="63"/>
      <w:r>
        <w:t xml:space="preserve">For example, the model with </w:t>
      </w:r>
      <w:r w:rsidR="002268EB">
        <w:t xml:space="preserve">terms for </w:t>
      </w:r>
      <w:r>
        <w:t xml:space="preserve">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w:t>
      </w:r>
      <w:commentRangeEnd w:id="63"/>
      <w:r w:rsidR="002268EB">
        <w:rPr>
          <w:rStyle w:val="CommentReference"/>
        </w:rPr>
        <w:commentReference w:id="63"/>
      </w:r>
      <w:r>
        <w:t xml:space="preserve">These additive models were also compared to models with interactive terms for the surrogate </w:t>
      </w:r>
      <w:r>
        <w:lastRenderedPageBreak/>
        <w:t xml:space="preserve">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798A6FF7" w14:textId="77777777" w:rsidR="002268EB" w:rsidRDefault="00A679EA" w:rsidP="00CC386C">
      <w:commentRangeStart w:id="64"/>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64"/>
      <w:r w:rsidR="00700A7F">
        <w:rPr>
          <w:rStyle w:val="CommentReference"/>
        </w:rPr>
        <w:commentReference w:id="64"/>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65" w:name="_6921849kdo93" w:colFirst="0" w:colLast="0"/>
      <w:bookmarkStart w:id="66" w:name="_Toc24625436"/>
      <w:bookmarkEnd w:id="65"/>
      <w:r>
        <w:lastRenderedPageBreak/>
        <w:t>Results</w:t>
      </w:r>
      <w:bookmarkEnd w:id="66"/>
    </w:p>
    <w:p w14:paraId="55BAC720" w14:textId="77777777" w:rsidR="00A679EA" w:rsidRPr="00E74719" w:rsidRDefault="00A679EA" w:rsidP="00E74719">
      <w:pPr>
        <w:pStyle w:val="Heading3"/>
      </w:pPr>
      <w:bookmarkStart w:id="67" w:name="_6wnt1lhf96oq" w:colFirst="0" w:colLast="0"/>
      <w:bookmarkEnd w:id="67"/>
      <w:r w:rsidRPr="00E74719">
        <w:t>Summary statistics</w:t>
      </w:r>
    </w:p>
    <w:p w14:paraId="7975FA0D" w14:textId="4162276B" w:rsidR="00A679EA" w:rsidRDefault="00A679EA" w:rsidP="00E74719">
      <w:pPr>
        <w:rPr>
          <w:highlight w:val="white"/>
        </w:rPr>
      </w:pPr>
      <w:bookmarkStart w:id="68" w:name="_uzg2digyln7d" w:colFirst="0" w:colLast="0"/>
      <w:bookmarkEnd w:id="68"/>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from 4 to 22 (mean = 13),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459ABF9F" w14:textId="77777777" w:rsidR="00A679EA" w:rsidRDefault="00A679EA" w:rsidP="00E74719">
      <w:pPr>
        <w:pStyle w:val="Heading3"/>
      </w:pPr>
      <w:bookmarkStart w:id="69" w:name="_nujrgjx5taud" w:colFirst="0" w:colLast="0"/>
      <w:bookmarkStart w:id="70" w:name="_h6w7xsrogjxa" w:colFirst="0" w:colLast="0"/>
      <w:bookmarkEnd w:id="69"/>
      <w:bookmarkEnd w:id="70"/>
      <w:r>
        <w:t>Objective 1: Identify top candidate surrogates</w:t>
      </w:r>
    </w:p>
    <w:p w14:paraId="5CB603DD" w14:textId="472690E3"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w:t>
      </w:r>
      <w:r w:rsidR="000E0709">
        <w:rPr>
          <w:highlight w:val="white"/>
        </w:rPr>
        <w:t xml:space="preserve">than sponge cover </w:t>
      </w:r>
      <w:r>
        <w:rPr>
          <w:highlight w:val="white"/>
        </w:rPr>
        <w:t>and so 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71" w:name="_rmzz1zfdvwy1" w:colFirst="0" w:colLast="0"/>
      <w:bookmarkEnd w:id="71"/>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5E88C690" w:rsidR="00A679EA" w:rsidRDefault="00A679EA" w:rsidP="00CC386C">
      <w:r>
        <w:lastRenderedPageBreak/>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xml:space="preserve">. Evidence to support this can be seen by looking at each of these variables over time; </w:t>
      </w:r>
      <w:commentRangeStart w:id="72"/>
      <w:r w:rsidR="007826C9">
        <w:t>average coral richness increase</w:t>
      </w:r>
      <w:r w:rsidR="00F17D8A">
        <w:t>d</w:t>
      </w:r>
      <w:r w:rsidR="007826C9">
        <w:t xml:space="preserve"> slightly over the study period, whereas coral cover steadily decline</w:t>
      </w:r>
      <w:r w:rsidR="00F17D8A">
        <w:t>d</w:t>
      </w:r>
      <w:r w:rsidR="007826C9">
        <w:t xml:space="preserve"> throughout the same period</w:t>
      </w:r>
      <w:commentRangeEnd w:id="72"/>
      <w:r w:rsidR="00CF2C3B">
        <w:rPr>
          <w:rStyle w:val="CommentReference"/>
        </w:rPr>
        <w:commentReference w:id="72"/>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381031A4"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w:t>
      </w:r>
      <w:r w:rsidR="00F17D8A">
        <w:rPr>
          <w:highlight w:val="white"/>
        </w:rPr>
        <w:t>were</w:t>
      </w:r>
      <w:r w:rsidRPr="001F0510">
        <w:rPr>
          <w:highlight w:val="white"/>
        </w:rPr>
        <w:t xml:space="preserve"> </w:t>
      </w:r>
      <w:r>
        <w:rPr>
          <w:highlight w:val="white"/>
        </w:rPr>
        <w:t xml:space="preserve">strongly </w:t>
      </w:r>
      <w:r w:rsidRPr="001F0510">
        <w:rPr>
          <w:highlight w:val="white"/>
        </w:rPr>
        <w:t>related to sponge richness</w:t>
      </w:r>
      <w:r>
        <w:rPr>
          <w:highlight w:val="white"/>
        </w:rPr>
        <w:t xml:space="preserve"> (Fig. 2). </w:t>
      </w:r>
      <w:commentRangeStart w:id="73"/>
      <w:r w:rsidR="009836F5">
        <w:rPr>
          <w:highlight w:val="white"/>
        </w:rPr>
        <w:t xml:space="preserve">Fish richness and coral richness </w:t>
      </w:r>
      <w:r w:rsidR="00F17D8A">
        <w:rPr>
          <w:highlight w:val="white"/>
        </w:rPr>
        <w:t>we</w:t>
      </w:r>
      <w:r w:rsidR="009836F5">
        <w:rPr>
          <w:highlight w:val="white"/>
        </w:rPr>
        <w:t xml:space="preserve">re positively correlated, whereas sponge richness </w:t>
      </w:r>
      <w:r w:rsidR="00F17D8A">
        <w:rPr>
          <w:highlight w:val="white"/>
        </w:rPr>
        <w:t>wa</w:t>
      </w:r>
      <w:r w:rsidR="009836F5">
        <w:rPr>
          <w:highlight w:val="white"/>
        </w:rPr>
        <w:t>s negatively correlated to both of these, suggesting sponge richness varie</w:t>
      </w:r>
      <w:r w:rsidR="00F17D8A">
        <w:rPr>
          <w:highlight w:val="white"/>
        </w:rPr>
        <w:t>d</w:t>
      </w:r>
      <w:r w:rsidR="009836F5">
        <w:rPr>
          <w:highlight w:val="white"/>
        </w:rPr>
        <w:t xml:space="preserve"> in space and time </w:t>
      </w:r>
      <w:r w:rsidR="009836F5">
        <w:t>independent of changes in fish and coral richness.</w:t>
      </w:r>
      <w:r w:rsidR="009836F5">
        <w:rPr>
          <w:highlight w:val="white"/>
        </w:rPr>
        <w:t xml:space="preserve"> </w:t>
      </w:r>
      <w:r w:rsidR="00F25817">
        <w:rPr>
          <w:highlight w:val="white"/>
        </w:rPr>
        <w:t xml:space="preserve">Similarly, rugosity and coral cover </w:t>
      </w:r>
      <w:r w:rsidR="00F17D8A">
        <w:rPr>
          <w:highlight w:val="white"/>
        </w:rPr>
        <w:t>we</w:t>
      </w:r>
      <w:r w:rsidR="00F25817">
        <w:rPr>
          <w:highlight w:val="white"/>
        </w:rPr>
        <w:t xml:space="preserve">re positively correlated, whereas sponge cover </w:t>
      </w:r>
      <w:r w:rsidR="00F17D8A">
        <w:rPr>
          <w:highlight w:val="white"/>
        </w:rPr>
        <w:t>wa</w:t>
      </w:r>
      <w:r w:rsidR="00F25817">
        <w:rPr>
          <w:highlight w:val="white"/>
        </w:rPr>
        <w:t>s negatively correlated to both of these, suggesting sponge cover also varie</w:t>
      </w:r>
      <w:r w:rsidR="00F17D8A">
        <w:rPr>
          <w:highlight w:val="white"/>
        </w:rPr>
        <w:t>d</w:t>
      </w:r>
      <w:r w:rsidR="00F25817">
        <w:rPr>
          <w:highlight w:val="white"/>
        </w:rPr>
        <w:t xml:space="preserve"> in space and time </w:t>
      </w:r>
      <w:r w:rsidR="00F25817">
        <w:t>independent of changes in rugosity and coral cover</w:t>
      </w:r>
      <w:commentRangeEnd w:id="73"/>
      <w:r w:rsidR="00BA4562">
        <w:rPr>
          <w:rStyle w:val="CommentReference"/>
        </w:rPr>
        <w:commentReference w:id="73"/>
      </w:r>
      <w:r w:rsidR="00F25817">
        <w:t xml:space="preserve">. </w:t>
      </w:r>
      <w:r>
        <w:rPr>
          <w:highlight w:val="white"/>
        </w:rPr>
        <w:t xml:space="preserve">Coral cover was the best predictor of sponge richness, but there was still </w:t>
      </w:r>
      <w:r>
        <w:rPr>
          <w:highlight w:val="white"/>
        </w:rPr>
        <w:lastRenderedPageBreak/>
        <w:t>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6A97DB9"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 most of these sites remain</w:t>
      </w:r>
      <w:r w:rsidR="00F17D8A">
        <w:t>ed</w:t>
      </w:r>
      <w:r>
        <w:t xml:space="preserve"> quite distinct in rugosity over time. For example, Pelican </w:t>
      </w:r>
      <w:proofErr w:type="spellStart"/>
      <w:r>
        <w:t>Ghut</w:t>
      </w:r>
      <w:proofErr w:type="spellEnd"/>
      <w:r>
        <w:t xml:space="preserve">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 White Bay and Crab Cove show</w:t>
      </w:r>
      <w:r w:rsidR="00F17D8A">
        <w:t>ed</w:t>
      </w:r>
      <w:r>
        <w:t xml:space="preserve"> greater variation in rugosity over time than other sites, which might explain why the site-specific regression lines have shallower slopes than a line fit through all of the data (Fig. 2). In summary, the relationship between rugosity and fish richness </w:t>
      </w:r>
      <w:r w:rsidR="00F17D8A">
        <w:t>wa</w:t>
      </w:r>
      <w:r>
        <w:t>s consistent over time, and, because rugosity varie</w:t>
      </w:r>
      <w:r w:rsidR="00F17D8A">
        <w:t>d</w:t>
      </w:r>
      <w:r>
        <w:t xml:space="preserve"> significantly across sites and not much within a site, fish richness remain</w:t>
      </w:r>
      <w:r w:rsidR="00F17D8A">
        <w:t>ed</w:t>
      </w:r>
      <w:r>
        <w:t xml:space="preserve"> relatively stable over site and time and can </w:t>
      </w:r>
      <w:r>
        <w:lastRenderedPageBreak/>
        <w:t>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The sites </w:t>
      </w:r>
      <w:r w:rsidR="00D14CCA">
        <w:t>we</w:t>
      </w:r>
      <w:r>
        <w:t xml:space="preserve">re organized differently on the y-axis for combined richness than they </w:t>
      </w:r>
      <w:r w:rsidR="00D14CCA">
        <w:t>we</w:t>
      </w:r>
      <w:r>
        <w:t xml:space="preserve">re for fish richness </w:t>
      </w:r>
      <w:r w:rsidR="00F25817">
        <w:t xml:space="preserve">likely </w:t>
      </w:r>
      <w:r>
        <w:t>driven by variations 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r>
        <w:t>In summary,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E74719">
      <w:pPr>
        <w:pStyle w:val="Heading3"/>
      </w:pPr>
      <w:bookmarkStart w:id="74" w:name="_wewp8zkd7499" w:colFirst="0" w:colLast="0"/>
      <w:bookmarkEnd w:id="74"/>
      <w:commentRangeStart w:id="75"/>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75"/>
      <w:r w:rsidR="00B43562">
        <w:rPr>
          <w:rStyle w:val="CommentReference"/>
        </w:rPr>
        <w:commentReference w:id="75"/>
      </w:r>
    </w:p>
    <w:p w14:paraId="2BA7DE96" w14:textId="77777777" w:rsidR="00EA3C4D" w:rsidRDefault="00EA3C4D">
      <w:pPr>
        <w:spacing w:after="200" w:line="276" w:lineRule="auto"/>
        <w:ind w:firstLine="0"/>
        <w:rPr>
          <w:b/>
        </w:rPr>
      </w:pPr>
      <w:r>
        <w:br w:type="page"/>
      </w:r>
    </w:p>
    <w:p w14:paraId="402E7EAF" w14:textId="000DC76A" w:rsidR="00A679EA" w:rsidRDefault="00A679EA" w:rsidP="00E74719">
      <w:pPr>
        <w:pStyle w:val="Heading2"/>
      </w:pPr>
      <w:bookmarkStart w:id="76" w:name="_Toc24625437"/>
      <w:r>
        <w:lastRenderedPageBreak/>
        <w:t>Discu</w:t>
      </w:r>
      <w:commentRangeStart w:id="77"/>
      <w:r>
        <w:t>ssion</w:t>
      </w:r>
      <w:bookmarkEnd w:id="76"/>
      <w:commentRangeEnd w:id="77"/>
      <w:r w:rsidR="009005CF">
        <w:rPr>
          <w:rStyle w:val="CommentReference"/>
          <w:b w:val="0"/>
        </w:rPr>
        <w:commentReference w:id="77"/>
      </w:r>
    </w:p>
    <w:p w14:paraId="6D29A0D5" w14:textId="2F23B370" w:rsidR="00456F8B" w:rsidRDefault="007B4245" w:rsidP="00CC386C">
      <w:commentRangeStart w:id="78"/>
      <w:commentRangeStart w:id="79"/>
      <w:r>
        <w:t xml:space="preserve">Taxonomic </w:t>
      </w:r>
      <w:commentRangeEnd w:id="78"/>
      <w:r w:rsidR="003C38C5">
        <w:rPr>
          <w:rStyle w:val="CommentReference"/>
        </w:rPr>
        <w:commentReference w:id="78"/>
      </w:r>
      <w:r>
        <w:t xml:space="preserve">diversity on coral reefs has declined due to anthropogenic </w:t>
      </w:r>
      <w:commentRangeStart w:id="80"/>
      <w:r>
        <w:t>stressors</w:t>
      </w:r>
      <w:commentRangeEnd w:id="80"/>
      <w:r>
        <w:rPr>
          <w:rStyle w:val="CommentReference"/>
        </w:rPr>
        <w:commentReference w:id="80"/>
      </w:r>
      <w:r>
        <w:t xml:space="preserve">. </w:t>
      </w:r>
      <w:commentRangeEnd w:id="79"/>
      <w:r w:rsidR="00932EF6">
        <w:rPr>
          <w:rStyle w:val="CommentReference"/>
        </w:rPr>
        <w:commentReference w:id="79"/>
      </w:r>
      <w:r>
        <w:t xml:space="preserve">These declines have motivated monitoring programs to estimate species richness for major taxonomic groups: fish and </w:t>
      </w:r>
      <w:commentRangeStart w:id="81"/>
      <w:r>
        <w:t>corals</w:t>
      </w:r>
      <w:commentRangeEnd w:id="81"/>
      <w:r>
        <w:rPr>
          <w:rStyle w:val="CommentReference"/>
        </w:rPr>
        <w:commentReference w:id="81"/>
      </w:r>
      <w:r>
        <w:t>.</w:t>
      </w:r>
      <w:r w:rsidR="003C38C5">
        <w:t xml:space="preserve"> </w:t>
      </w:r>
      <w:r>
        <w:t>Due to logistical challenges of species identification, there have been efforts attempting to estimate species richness on reefs using landscape features as s</w:t>
      </w:r>
      <w:commentRangeStart w:id="82"/>
      <w:r>
        <w:t>urrogate</w:t>
      </w:r>
      <w:commentRangeEnd w:id="82"/>
      <w:r w:rsidR="003C38C5">
        <w:rPr>
          <w:rStyle w:val="CommentReference"/>
        </w:rPr>
        <w:commentReference w:id="82"/>
      </w:r>
      <w:r>
        <w:t xml:space="preserve">s. </w:t>
      </w:r>
      <w:r w:rsidR="00105D9D">
        <w:t xml:space="preserve">Many of these efforts are limiting in spatial or </w:t>
      </w:r>
      <w:commentRangeStart w:id="83"/>
      <w:r w:rsidR="00105D9D">
        <w:t>temporal scope</w:t>
      </w:r>
      <w:commentRangeEnd w:id="83"/>
      <w:r w:rsidR="003C38C5">
        <w:rPr>
          <w:rStyle w:val="CommentReference"/>
        </w:rPr>
        <w:commentReference w:id="83"/>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84"/>
      <w:r w:rsidR="00105D9D">
        <w:t>richness</w:t>
      </w:r>
      <w:commentRangeEnd w:id="84"/>
      <w:r w:rsidR="00647639">
        <w:rPr>
          <w:rStyle w:val="CommentReference"/>
        </w:rPr>
        <w:commentReference w:id="84"/>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85"/>
      <w:r w:rsidRPr="002E560A">
        <w:t>Landscape reef features correlating with changes in coral, fish, and combined richness</w:t>
      </w:r>
      <w:commentRangeEnd w:id="85"/>
      <w:r w:rsidR="00901A55">
        <w:rPr>
          <w:rStyle w:val="CommentReference"/>
        </w:rPr>
        <w:commentReference w:id="85"/>
      </w:r>
    </w:p>
    <w:p w14:paraId="4016FBAF" w14:textId="4AD79F7D" w:rsidR="002E560A" w:rsidRDefault="002E560A" w:rsidP="002E560A">
      <w:commentRangeStart w:id="86"/>
      <w:r>
        <w:t>Surrogates</w:t>
      </w:r>
      <w:commentRangeEnd w:id="86"/>
      <w:r>
        <w:rPr>
          <w:rStyle w:val="CommentReference"/>
        </w:rPr>
        <w:commentReference w:id="86"/>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87"/>
      <w:r w:rsidRPr="002E560A">
        <w:t>Value of sponge monitoring</w:t>
      </w:r>
      <w:commentRangeEnd w:id="87"/>
      <w:r w:rsidR="00901A55">
        <w:rPr>
          <w:rStyle w:val="CommentReference"/>
        </w:rPr>
        <w:commentReference w:id="87"/>
      </w:r>
    </w:p>
    <w:p w14:paraId="3E0BA774" w14:textId="70E06CAA" w:rsidR="002E560A" w:rsidRDefault="002E560A" w:rsidP="00E74719">
      <w:commentRangeStart w:id="88"/>
      <w:r>
        <w:t xml:space="preserve">The </w:t>
      </w:r>
      <w:commentRangeEnd w:id="88"/>
      <w:r>
        <w:rPr>
          <w:rStyle w:val="CommentReference"/>
        </w:rPr>
        <w:commentReference w:id="88"/>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3DA773A7" w14:textId="64C2591C" w:rsidR="00456F8B" w:rsidRDefault="00456F8B" w:rsidP="00E74719">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D74C70">
      <w:pPr>
        <w:pStyle w:val="Heading2"/>
      </w:pPr>
      <w:bookmarkStart w:id="89" w:name="_Toc24625438"/>
      <w:r>
        <w:lastRenderedPageBreak/>
        <w:t>Acknowledgements</w:t>
      </w:r>
      <w:bookmarkEnd w:id="89"/>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90" w:name="_Toc24625439"/>
      <w:commentRangeStart w:id="91"/>
      <w:r>
        <w:lastRenderedPageBreak/>
        <w:t>Literature Cited</w:t>
      </w:r>
      <w:commentRangeEnd w:id="91"/>
      <w:r w:rsidR="00EC48F2">
        <w:rPr>
          <w:rStyle w:val="CommentReference"/>
          <w:b w:val="0"/>
        </w:rPr>
        <w:commentReference w:id="91"/>
      </w:r>
      <w:bookmarkEnd w:id="90"/>
    </w:p>
    <w:p w14:paraId="409F0C53" w14:textId="3CCE7E25" w:rsidR="00484C29" w:rsidRPr="00484C29" w:rsidRDefault="00BB1205" w:rsidP="00484C2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84C29" w:rsidRPr="00484C29">
        <w:rPr>
          <w:noProof/>
        </w:rPr>
        <w:t xml:space="preserve">Almada-Villela, P. C., Sale, P. F., Gold-Bouchot, G., &amp; Kjerfve, B. (2003). </w:t>
      </w:r>
      <w:r w:rsidR="00484C29" w:rsidRPr="00484C29">
        <w:rPr>
          <w:i/>
          <w:iCs/>
          <w:noProof/>
        </w:rPr>
        <w:t>Manual of methods for the MBRS synoptic monitoring program: Selected methods for monitoring physical and biological parameters for use in the Mesoamerican region</w:t>
      </w:r>
      <w:r w:rsidR="00484C29" w:rsidRPr="00484C29">
        <w:rPr>
          <w:noProof/>
        </w:rPr>
        <w:t>. Belize City: Mesoamerican Barrier Reef Systems project (MBRS).</w:t>
      </w:r>
    </w:p>
    <w:p w14:paraId="30A89D8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Côté, I. M., Watkinson, A. R., &amp; Gill, J. A. (2011). Coral identity underpins architectural complexity on Caribbean reefs. </w:t>
      </w:r>
      <w:r w:rsidRPr="00484C29">
        <w:rPr>
          <w:i/>
          <w:iCs/>
          <w:noProof/>
        </w:rPr>
        <w:t>Ecological Applications</w:t>
      </w:r>
      <w:r w:rsidRPr="00484C29">
        <w:rPr>
          <w:noProof/>
        </w:rPr>
        <w:t xml:space="preserve">, </w:t>
      </w:r>
      <w:r w:rsidRPr="00484C29">
        <w:rPr>
          <w:i/>
          <w:iCs/>
          <w:noProof/>
        </w:rPr>
        <w:t>21</w:t>
      </w:r>
      <w:r w:rsidRPr="00484C29">
        <w:rPr>
          <w:noProof/>
        </w:rPr>
        <w:t>(6), 2223–2231.</w:t>
      </w:r>
    </w:p>
    <w:p w14:paraId="4FB0018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Gill, J. A., Côté, I. M., &amp; Watkinson, A. R. (2009). Flattening of Caribbean coral reefs: Region-wide declines in architectural complexity. </w:t>
      </w:r>
      <w:r w:rsidRPr="00484C29">
        <w:rPr>
          <w:i/>
          <w:iCs/>
          <w:noProof/>
        </w:rPr>
        <w:t>Proceedings of the Royal Society B</w:t>
      </w:r>
      <w:r w:rsidRPr="00484C29">
        <w:rPr>
          <w:noProof/>
        </w:rPr>
        <w:t xml:space="preserve">, </w:t>
      </w:r>
      <w:r w:rsidRPr="00484C29">
        <w:rPr>
          <w:i/>
          <w:iCs/>
          <w:noProof/>
        </w:rPr>
        <w:t>276</w:t>
      </w:r>
      <w:r w:rsidRPr="00484C29">
        <w:rPr>
          <w:noProof/>
        </w:rPr>
        <w:t>, 3019–3025.</w:t>
      </w:r>
    </w:p>
    <w:p w14:paraId="2E38A9A9"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nderson, M. J., Diebel, C. E., Blom, W. M., &amp; Landers, T. J. (2005). Consistency and variation in kelp holdfast assemblages: Spatial patterns of biodiversity for the major phyla at different taxonomic resolutions. </w:t>
      </w:r>
      <w:r w:rsidRPr="00484C29">
        <w:rPr>
          <w:i/>
          <w:iCs/>
          <w:noProof/>
        </w:rPr>
        <w:t>Journal of Experimental Marine Biology and Ecology</w:t>
      </w:r>
      <w:r w:rsidRPr="00484C29">
        <w:rPr>
          <w:noProof/>
        </w:rPr>
        <w:t xml:space="preserve">, </w:t>
      </w:r>
      <w:r w:rsidRPr="00484C29">
        <w:rPr>
          <w:i/>
          <w:iCs/>
          <w:noProof/>
        </w:rPr>
        <w:t>320</w:t>
      </w:r>
      <w:r w:rsidRPr="00484C29">
        <w:rPr>
          <w:noProof/>
        </w:rPr>
        <w:t>, 35–56.</w:t>
      </w:r>
    </w:p>
    <w:p w14:paraId="4ED182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 J. J. (2008). The functional roles of marine sponges. </w:t>
      </w:r>
      <w:r w:rsidRPr="00484C29">
        <w:rPr>
          <w:i/>
          <w:iCs/>
          <w:noProof/>
        </w:rPr>
        <w:t>Estuarine, Coastal and Shelf Science</w:t>
      </w:r>
      <w:r w:rsidRPr="00484C29">
        <w:rPr>
          <w:noProof/>
        </w:rPr>
        <w:t xml:space="preserve">, </w:t>
      </w:r>
      <w:r w:rsidRPr="00484C29">
        <w:rPr>
          <w:i/>
          <w:iCs/>
          <w:noProof/>
        </w:rPr>
        <w:t>79</w:t>
      </w:r>
      <w:r w:rsidRPr="00484C29">
        <w:rPr>
          <w:noProof/>
        </w:rPr>
        <w:t>, 341–353.</w:t>
      </w:r>
    </w:p>
    <w:p w14:paraId="568DF45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wood, D. R., Hughes, T. P., Folke, C., &amp; Nyström, M. (2004). Confronting the coral reef crisis. </w:t>
      </w:r>
      <w:r w:rsidRPr="00484C29">
        <w:rPr>
          <w:i/>
          <w:iCs/>
          <w:noProof/>
        </w:rPr>
        <w:t>Nature</w:t>
      </w:r>
      <w:r w:rsidRPr="00484C29">
        <w:rPr>
          <w:noProof/>
        </w:rPr>
        <w:t xml:space="preserve">, </w:t>
      </w:r>
      <w:r w:rsidRPr="00484C29">
        <w:rPr>
          <w:i/>
          <w:iCs/>
          <w:noProof/>
        </w:rPr>
        <w:t>429</w:t>
      </w:r>
      <w:r w:rsidRPr="00484C29">
        <w:rPr>
          <w:noProof/>
        </w:rPr>
        <w:t>, 827–833.</w:t>
      </w:r>
    </w:p>
    <w:p w14:paraId="1EE4A0B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rman, J., Burton, M., Gibbs, R., Lock, K., Newman, P., Jones, J., &amp; Bell, J. (2013). Testing the suitability of a morphological monitoring approach for identifying temporal variability in a temperate sponge assemblage. </w:t>
      </w:r>
      <w:r w:rsidRPr="00484C29">
        <w:rPr>
          <w:i/>
          <w:iCs/>
          <w:noProof/>
        </w:rPr>
        <w:t>Journal for Nature Conservation</w:t>
      </w:r>
      <w:r w:rsidRPr="00484C29">
        <w:rPr>
          <w:noProof/>
        </w:rPr>
        <w:t xml:space="preserve">, </w:t>
      </w:r>
      <w:r w:rsidRPr="00484C29">
        <w:rPr>
          <w:i/>
          <w:iCs/>
          <w:noProof/>
        </w:rPr>
        <w:t>21</w:t>
      </w:r>
      <w:r w:rsidRPr="00484C29">
        <w:rPr>
          <w:noProof/>
        </w:rPr>
        <w:t>, 173–182.</w:t>
      </w:r>
    </w:p>
    <w:p w14:paraId="43F6CC99"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Bernard, A. T. F., Götz, A., Kerwath, S. E., &amp; Wilke, C. G. (2013). Observer bias and detection probability in underwater visual census of fish assemblages measured with independent double-observers. </w:t>
      </w:r>
      <w:r w:rsidRPr="00484C29">
        <w:rPr>
          <w:i/>
          <w:iCs/>
          <w:noProof/>
        </w:rPr>
        <w:t>Journal of Experimental Marine Biology and Ecology</w:t>
      </w:r>
      <w:r w:rsidRPr="00484C29">
        <w:rPr>
          <w:noProof/>
        </w:rPr>
        <w:t xml:space="preserve">, </w:t>
      </w:r>
      <w:r w:rsidRPr="00484C29">
        <w:rPr>
          <w:i/>
          <w:iCs/>
          <w:noProof/>
        </w:rPr>
        <w:t>443</w:t>
      </w:r>
      <w:r w:rsidRPr="00484C29">
        <w:rPr>
          <w:noProof/>
        </w:rPr>
        <w:t>, 75–84.</w:t>
      </w:r>
    </w:p>
    <w:p w14:paraId="6E13D8E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vilacqua, S., Mistri, M., Terlizzi, A., &amp; Munari, C. (2018). Assessing the effectiveness of surrogates for species over time: Evidence from decadal monitoring of a Mediterranean transitional water ecosystem. </w:t>
      </w:r>
      <w:r w:rsidRPr="00484C29">
        <w:rPr>
          <w:i/>
          <w:iCs/>
          <w:noProof/>
        </w:rPr>
        <w:t>Marine Pollution Bulletin</w:t>
      </w:r>
      <w:r w:rsidRPr="00484C29">
        <w:rPr>
          <w:noProof/>
        </w:rPr>
        <w:t xml:space="preserve">, </w:t>
      </w:r>
      <w:r w:rsidRPr="00484C29">
        <w:rPr>
          <w:i/>
          <w:iCs/>
          <w:noProof/>
        </w:rPr>
        <w:t>131</w:t>
      </w:r>
      <w:r w:rsidRPr="00484C29">
        <w:rPr>
          <w:noProof/>
        </w:rPr>
        <w:t>, 507–514.</w:t>
      </w:r>
    </w:p>
    <w:p w14:paraId="0A760A0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lake, J. G., &amp; Loiselle, B. A. (2000). Diversity of birds along an elevational gradient in the Cordillera Central, Costa Rica. </w:t>
      </w:r>
      <w:r w:rsidRPr="00484C29">
        <w:rPr>
          <w:i/>
          <w:iCs/>
          <w:noProof/>
        </w:rPr>
        <w:t>The Auk</w:t>
      </w:r>
      <w:r w:rsidRPr="00484C29">
        <w:rPr>
          <w:noProof/>
        </w:rPr>
        <w:t xml:space="preserve">, </w:t>
      </w:r>
      <w:r w:rsidRPr="00484C29">
        <w:rPr>
          <w:i/>
          <w:iCs/>
          <w:noProof/>
        </w:rPr>
        <w:t>117</w:t>
      </w:r>
      <w:r w:rsidRPr="00484C29">
        <w:rPr>
          <w:noProof/>
        </w:rPr>
        <w:t>(3), 663–686.</w:t>
      </w:r>
    </w:p>
    <w:p w14:paraId="6D6AEFF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anfield, R. H. (1941). Application of the line interception method in sampling range vegetation. </w:t>
      </w:r>
      <w:r w:rsidRPr="00484C29">
        <w:rPr>
          <w:i/>
          <w:iCs/>
          <w:noProof/>
        </w:rPr>
        <w:t>Journal of Forestry</w:t>
      </w:r>
      <w:r w:rsidRPr="00484C29">
        <w:rPr>
          <w:noProof/>
        </w:rPr>
        <w:t xml:space="preserve">, </w:t>
      </w:r>
      <w:r w:rsidRPr="00484C29">
        <w:rPr>
          <w:i/>
          <w:iCs/>
          <w:noProof/>
        </w:rPr>
        <w:t>39</w:t>
      </w:r>
      <w:r w:rsidRPr="00484C29">
        <w:rPr>
          <w:noProof/>
        </w:rPr>
        <w:t>, 388–394.</w:t>
      </w:r>
    </w:p>
    <w:p w14:paraId="3A853053"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lwell, R. K., &amp; Coddington, J. A. (1994). Estimating terrestrial biodiversity through extrapolation. </w:t>
      </w:r>
      <w:r w:rsidRPr="00484C29">
        <w:rPr>
          <w:i/>
          <w:iCs/>
          <w:noProof/>
        </w:rPr>
        <w:t>Philosophical Transactions of the Royal Society B</w:t>
      </w:r>
      <w:r w:rsidRPr="00484C29">
        <w:rPr>
          <w:noProof/>
        </w:rPr>
        <w:t xml:space="preserve">, </w:t>
      </w:r>
      <w:r w:rsidRPr="00484C29">
        <w:rPr>
          <w:i/>
          <w:iCs/>
          <w:noProof/>
        </w:rPr>
        <w:t>345</w:t>
      </w:r>
      <w:r w:rsidRPr="00484C29">
        <w:rPr>
          <w:noProof/>
        </w:rPr>
        <w:t>, 101–118.</w:t>
      </w:r>
    </w:p>
    <w:p w14:paraId="229BA63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meau, S., Lantz, C. A., Edmunds, P. J., &amp; Carpenter, R. C. (2016). Framework of barrier reefs threatened by ocean acidification. </w:t>
      </w:r>
      <w:r w:rsidRPr="00484C29">
        <w:rPr>
          <w:i/>
          <w:iCs/>
          <w:noProof/>
        </w:rPr>
        <w:t>Global Change Biology</w:t>
      </w:r>
      <w:r w:rsidRPr="00484C29">
        <w:rPr>
          <w:noProof/>
        </w:rPr>
        <w:t xml:space="preserve">, </w:t>
      </w:r>
      <w:r w:rsidRPr="00484C29">
        <w:rPr>
          <w:i/>
          <w:iCs/>
          <w:noProof/>
        </w:rPr>
        <w:t>22</w:t>
      </w:r>
      <w:r w:rsidRPr="00484C29">
        <w:rPr>
          <w:noProof/>
        </w:rPr>
        <w:t>, 1225–1234.</w:t>
      </w:r>
    </w:p>
    <w:p w14:paraId="484439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arling, E. S., Graham, N. A. J., Januchowski-Hartley, F. A., Nash, K. L., Pratchett, M. S., &amp; Wilson, S. K. (2017). Relationships between structural complexity, coral traits, and reef fish assemblages. </w:t>
      </w:r>
      <w:r w:rsidRPr="00484C29">
        <w:rPr>
          <w:i/>
          <w:iCs/>
          <w:noProof/>
        </w:rPr>
        <w:t>Coral Reefs</w:t>
      </w:r>
      <w:r w:rsidRPr="00484C29">
        <w:rPr>
          <w:noProof/>
        </w:rPr>
        <w:t xml:space="preserve">, </w:t>
      </w:r>
      <w:r w:rsidRPr="00484C29">
        <w:rPr>
          <w:i/>
          <w:iCs/>
          <w:noProof/>
        </w:rPr>
        <w:t>36</w:t>
      </w:r>
      <w:r w:rsidRPr="00484C29">
        <w:rPr>
          <w:noProof/>
        </w:rPr>
        <w:t>, 561–575.</w:t>
      </w:r>
    </w:p>
    <w:p w14:paraId="7C4EE82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erraik, J. G. B., Closs, G. P., Dickinson, K. J. M., Sirvid, P., Barratt, B. I. P., &amp; Patrick, B. H. (2002). Arthropod morphospecies versus taxonomic species: A case study with Araneae, Coleoptera, and Lepidoptera. </w:t>
      </w:r>
      <w:r w:rsidRPr="00484C29">
        <w:rPr>
          <w:i/>
          <w:iCs/>
          <w:noProof/>
        </w:rPr>
        <w:t>Conservation Biology</w:t>
      </w:r>
      <w:r w:rsidRPr="00484C29">
        <w:rPr>
          <w:noProof/>
        </w:rPr>
        <w:t xml:space="preserve">, </w:t>
      </w:r>
      <w:r w:rsidRPr="00484C29">
        <w:rPr>
          <w:i/>
          <w:iCs/>
          <w:noProof/>
        </w:rPr>
        <w:lastRenderedPageBreak/>
        <w:t>16</w:t>
      </w:r>
      <w:r w:rsidRPr="00484C29">
        <w:rPr>
          <w:noProof/>
        </w:rPr>
        <w:t>(4), 1015–1023.</w:t>
      </w:r>
    </w:p>
    <w:p w14:paraId="7A2D98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obson, A., Lodge, D., Alder, J., Cumming, G. S., Keymer, J., McGlade, J., … Xenopoulos, M. A. (2006). Habitat loss, trophic collapse, and the decline of ecosystem services. </w:t>
      </w:r>
      <w:r w:rsidRPr="00484C29">
        <w:rPr>
          <w:i/>
          <w:iCs/>
          <w:noProof/>
        </w:rPr>
        <w:t>Ecology</w:t>
      </w:r>
      <w:r w:rsidRPr="00484C29">
        <w:rPr>
          <w:noProof/>
        </w:rPr>
        <w:t xml:space="preserve">, </w:t>
      </w:r>
      <w:r w:rsidRPr="00484C29">
        <w:rPr>
          <w:i/>
          <w:iCs/>
          <w:noProof/>
        </w:rPr>
        <w:t>87</w:t>
      </w:r>
      <w:r w:rsidRPr="00484C29">
        <w:rPr>
          <w:noProof/>
        </w:rPr>
        <w:t>(8), 1915–1924.</w:t>
      </w:r>
    </w:p>
    <w:p w14:paraId="422E3F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elli, P., &amp; Obrist, M. K. (2003). Biodiversity indicators: The choice of values and measures. </w:t>
      </w:r>
      <w:r w:rsidRPr="00484C29">
        <w:rPr>
          <w:i/>
          <w:iCs/>
          <w:noProof/>
        </w:rPr>
        <w:t>Agriculture, Ecosystems and Environment</w:t>
      </w:r>
      <w:r w:rsidRPr="00484C29">
        <w:rPr>
          <w:noProof/>
        </w:rPr>
        <w:t xml:space="preserve">, </w:t>
      </w:r>
      <w:r w:rsidRPr="00484C29">
        <w:rPr>
          <w:i/>
          <w:iCs/>
          <w:noProof/>
        </w:rPr>
        <w:t>98</w:t>
      </w:r>
      <w:r w:rsidRPr="00484C29">
        <w:rPr>
          <w:noProof/>
        </w:rPr>
        <w:t>, 87–98.</w:t>
      </w:r>
    </w:p>
    <w:p w14:paraId="034CAD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ffy, J. E. (2009). Why biodiversity is important to the functioning of real-world ecosystems. </w:t>
      </w:r>
      <w:r w:rsidRPr="00484C29">
        <w:rPr>
          <w:i/>
          <w:iCs/>
          <w:noProof/>
        </w:rPr>
        <w:t>Frontiers in Ecology and the Environment</w:t>
      </w:r>
      <w:r w:rsidRPr="00484C29">
        <w:rPr>
          <w:noProof/>
        </w:rPr>
        <w:t xml:space="preserve">, </w:t>
      </w:r>
      <w:r w:rsidRPr="00484C29">
        <w:rPr>
          <w:i/>
          <w:iCs/>
          <w:noProof/>
        </w:rPr>
        <w:t>7</w:t>
      </w:r>
      <w:r w:rsidRPr="00484C29">
        <w:rPr>
          <w:noProof/>
        </w:rPr>
        <w:t>(8), 437–444.</w:t>
      </w:r>
    </w:p>
    <w:p w14:paraId="2FB949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glington, S. M., Noble, D. G., &amp; Fuller, R. J. (2012). A meta-analysis of spatial relationships in species richness across taxa: Birds as indicators of wider biodiversity in temperate regions. </w:t>
      </w:r>
      <w:r w:rsidRPr="00484C29">
        <w:rPr>
          <w:i/>
          <w:iCs/>
          <w:noProof/>
        </w:rPr>
        <w:t>Journal for Nature Conservation</w:t>
      </w:r>
      <w:r w:rsidRPr="00484C29">
        <w:rPr>
          <w:noProof/>
        </w:rPr>
        <w:t xml:space="preserve">, </w:t>
      </w:r>
      <w:r w:rsidRPr="00484C29">
        <w:rPr>
          <w:i/>
          <w:iCs/>
          <w:noProof/>
        </w:rPr>
        <w:t>20</w:t>
      </w:r>
      <w:r w:rsidRPr="00484C29">
        <w:rPr>
          <w:noProof/>
        </w:rPr>
        <w:t>, 301–309.</w:t>
      </w:r>
    </w:p>
    <w:p w14:paraId="7237E76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hrlich, P. R., &amp; Wilson, E. O. (1991). Biodiversity studies: Science and policy. </w:t>
      </w:r>
      <w:r w:rsidRPr="00484C29">
        <w:rPr>
          <w:i/>
          <w:iCs/>
          <w:noProof/>
        </w:rPr>
        <w:t>Science</w:t>
      </w:r>
      <w:r w:rsidRPr="00484C29">
        <w:rPr>
          <w:noProof/>
        </w:rPr>
        <w:t xml:space="preserve">, </w:t>
      </w:r>
      <w:r w:rsidRPr="00484C29">
        <w:rPr>
          <w:i/>
          <w:iCs/>
          <w:noProof/>
        </w:rPr>
        <w:t>253</w:t>
      </w:r>
      <w:r w:rsidRPr="00484C29">
        <w:rPr>
          <w:noProof/>
        </w:rPr>
        <w:t>(5021), 758–762.</w:t>
      </w:r>
    </w:p>
    <w:p w14:paraId="65B679B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mslie, M. J., Cheal, A. J., MacNeil, M. A., Miller, I. R., &amp; Sweatman, H. P. A. (2018). Reef fish communities are spooked by scuba surveys and may take hours to recover. </w:t>
      </w:r>
      <w:r w:rsidRPr="00484C29">
        <w:rPr>
          <w:i/>
          <w:iCs/>
          <w:noProof/>
        </w:rPr>
        <w:t>PeerJ</w:t>
      </w:r>
      <w:r w:rsidRPr="00484C29">
        <w:rPr>
          <w:noProof/>
        </w:rPr>
        <w:t>.</w:t>
      </w:r>
    </w:p>
    <w:p w14:paraId="246967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Forrester, G., Baily, P., Conetta, D., Forrester, L., Kintzing, E., &amp; Jarecki, L. (2015). Comparing monitoring data collected by volunteers and professionals shows that citizen scientists can detect long-term change on coral reefs. </w:t>
      </w:r>
      <w:r w:rsidRPr="00484C29">
        <w:rPr>
          <w:i/>
          <w:iCs/>
          <w:noProof/>
        </w:rPr>
        <w:t>Journal for Nature Conservation</w:t>
      </w:r>
      <w:r w:rsidRPr="00484C29">
        <w:rPr>
          <w:noProof/>
        </w:rPr>
        <w:t xml:space="preserve">, </w:t>
      </w:r>
      <w:r w:rsidRPr="00484C29">
        <w:rPr>
          <w:i/>
          <w:iCs/>
          <w:noProof/>
        </w:rPr>
        <w:t>24</w:t>
      </w:r>
      <w:r w:rsidRPr="00484C29">
        <w:rPr>
          <w:noProof/>
        </w:rPr>
        <w:t>, 1–9.</w:t>
      </w:r>
    </w:p>
    <w:p w14:paraId="7AC5039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ardner, T. A., Côté, I. M., Gill, J. A., Grant, A., &amp; Watkinson, A. R. (2003). Long-term region-wide declines in Caribbean corals. </w:t>
      </w:r>
      <w:r w:rsidRPr="00484C29">
        <w:rPr>
          <w:i/>
          <w:iCs/>
          <w:noProof/>
        </w:rPr>
        <w:t>Science</w:t>
      </w:r>
      <w:r w:rsidRPr="00484C29">
        <w:rPr>
          <w:noProof/>
        </w:rPr>
        <w:t xml:space="preserve">, </w:t>
      </w:r>
      <w:r w:rsidRPr="00484C29">
        <w:rPr>
          <w:i/>
          <w:iCs/>
          <w:noProof/>
        </w:rPr>
        <w:t>301</w:t>
      </w:r>
      <w:r w:rsidRPr="00484C29">
        <w:rPr>
          <w:noProof/>
        </w:rPr>
        <w:t>, 958–960.</w:t>
      </w:r>
    </w:p>
    <w:p w14:paraId="73282B9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ill, D. A., Schuhmann, P. W., &amp; Oxenford, H. A. (2015). Recreational diver </w:t>
      </w:r>
      <w:r w:rsidRPr="00484C29">
        <w:rPr>
          <w:noProof/>
        </w:rPr>
        <w:lastRenderedPageBreak/>
        <w:t xml:space="preserve">preferences for reef fish attributes: Economic implications of future change. </w:t>
      </w:r>
      <w:r w:rsidRPr="00484C29">
        <w:rPr>
          <w:i/>
          <w:iCs/>
          <w:noProof/>
        </w:rPr>
        <w:t>Ecological Economics</w:t>
      </w:r>
      <w:r w:rsidRPr="00484C29">
        <w:rPr>
          <w:noProof/>
        </w:rPr>
        <w:t xml:space="preserve">, </w:t>
      </w:r>
      <w:r w:rsidRPr="00484C29">
        <w:rPr>
          <w:i/>
          <w:iCs/>
          <w:noProof/>
        </w:rPr>
        <w:t>111</w:t>
      </w:r>
      <w:r w:rsidRPr="00484C29">
        <w:rPr>
          <w:noProof/>
        </w:rPr>
        <w:t>, 48–57.</w:t>
      </w:r>
    </w:p>
    <w:p w14:paraId="671D61C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ham, N. A. J., Wilson, S. K., Jennings, S., Polunin, N. V. C., Bijoux, J. P., &amp; Robinson, J. (2006). Dynamic fragility of oceanic coral reef ecosystems. </w:t>
      </w:r>
      <w:r w:rsidRPr="00484C29">
        <w:rPr>
          <w:i/>
          <w:iCs/>
          <w:noProof/>
        </w:rPr>
        <w:t>Proceedings of the National Academy of Sciences of the United States of America</w:t>
      </w:r>
      <w:r w:rsidRPr="00484C29">
        <w:rPr>
          <w:noProof/>
        </w:rPr>
        <w:t xml:space="preserve">, </w:t>
      </w:r>
      <w:r w:rsidRPr="00484C29">
        <w:rPr>
          <w:i/>
          <w:iCs/>
          <w:noProof/>
        </w:rPr>
        <w:t>103</w:t>
      </w:r>
      <w:r w:rsidRPr="00484C29">
        <w:rPr>
          <w:noProof/>
        </w:rPr>
        <w:t>(22), 8425–8429.</w:t>
      </w:r>
    </w:p>
    <w:p w14:paraId="6D3CD6F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twicke, B., &amp; Speight, M. R. (2005). The relationship between fish species richness, abundance and habitat complexity in a range of shallow tropical marine habitats. </w:t>
      </w:r>
      <w:r w:rsidRPr="00484C29">
        <w:rPr>
          <w:i/>
          <w:iCs/>
          <w:noProof/>
        </w:rPr>
        <w:t>Journal of Fish Biology</w:t>
      </w:r>
      <w:r w:rsidRPr="00484C29">
        <w:rPr>
          <w:noProof/>
        </w:rPr>
        <w:t xml:space="preserve">, </w:t>
      </w:r>
      <w:r w:rsidRPr="00484C29">
        <w:rPr>
          <w:i/>
          <w:iCs/>
          <w:noProof/>
        </w:rPr>
        <w:t>66</w:t>
      </w:r>
      <w:r w:rsidRPr="00484C29">
        <w:rPr>
          <w:noProof/>
        </w:rPr>
        <w:t>, 650–667.</w:t>
      </w:r>
    </w:p>
    <w:p w14:paraId="5210EE5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irst, A. J. (2008). Surrogate measures for assessing cryptic faunal biodiversity on macroalgal-dominated subtidal reefs. </w:t>
      </w:r>
      <w:r w:rsidRPr="00484C29">
        <w:rPr>
          <w:i/>
          <w:iCs/>
          <w:noProof/>
        </w:rPr>
        <w:t>Biological Conservation</w:t>
      </w:r>
      <w:r w:rsidRPr="00484C29">
        <w:rPr>
          <w:noProof/>
        </w:rPr>
        <w:t xml:space="preserve">, </w:t>
      </w:r>
      <w:r w:rsidRPr="00484C29">
        <w:rPr>
          <w:i/>
          <w:iCs/>
          <w:noProof/>
        </w:rPr>
        <w:t>141</w:t>
      </w:r>
      <w:r w:rsidRPr="00484C29">
        <w:rPr>
          <w:noProof/>
        </w:rPr>
        <w:t>, 211–220.</w:t>
      </w:r>
    </w:p>
    <w:p w14:paraId="6E9399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1994). Catastrophes, phase shifts, and large-scale degradation of a Caribbean coral reef. </w:t>
      </w:r>
      <w:r w:rsidRPr="00484C29">
        <w:rPr>
          <w:i/>
          <w:iCs/>
          <w:noProof/>
        </w:rPr>
        <w:t>Science</w:t>
      </w:r>
      <w:r w:rsidRPr="00484C29">
        <w:rPr>
          <w:noProof/>
        </w:rPr>
        <w:t xml:space="preserve">, </w:t>
      </w:r>
      <w:r w:rsidRPr="00484C29">
        <w:rPr>
          <w:i/>
          <w:iCs/>
          <w:noProof/>
        </w:rPr>
        <w:t>265</w:t>
      </w:r>
      <w:r w:rsidRPr="00484C29">
        <w:rPr>
          <w:noProof/>
        </w:rPr>
        <w:t>(5178), 1547–1551.</w:t>
      </w:r>
    </w:p>
    <w:p w14:paraId="2F62883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Kerry, J. T., Álvarez-Noriega, M., Álvarez-Romero, J. G., Anderson, K. D., Baird, A. H., … Wilson, S. K. (2017). Global warming and recurrent mass bleaching of corals. </w:t>
      </w:r>
      <w:r w:rsidRPr="00484C29">
        <w:rPr>
          <w:i/>
          <w:iCs/>
          <w:noProof/>
        </w:rPr>
        <w:t>Nature</w:t>
      </w:r>
      <w:r w:rsidRPr="00484C29">
        <w:rPr>
          <w:noProof/>
        </w:rPr>
        <w:t xml:space="preserve">, </w:t>
      </w:r>
      <w:r w:rsidRPr="00484C29">
        <w:rPr>
          <w:i/>
          <w:iCs/>
          <w:noProof/>
        </w:rPr>
        <w:t>543</w:t>
      </w:r>
      <w:r w:rsidRPr="00484C29">
        <w:rPr>
          <w:noProof/>
        </w:rPr>
        <w:t>, 373–377.</w:t>
      </w:r>
    </w:p>
    <w:p w14:paraId="720FBA2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Jennings, S., &amp; Polunin, N. V. C. (1996). Impacts of fishing on tropical reef ecosystems. </w:t>
      </w:r>
      <w:r w:rsidRPr="00484C29">
        <w:rPr>
          <w:i/>
          <w:iCs/>
          <w:noProof/>
        </w:rPr>
        <w:t>Ambio</w:t>
      </w:r>
      <w:r w:rsidRPr="00484C29">
        <w:rPr>
          <w:noProof/>
        </w:rPr>
        <w:t xml:space="preserve">, </w:t>
      </w:r>
      <w:r w:rsidRPr="00484C29">
        <w:rPr>
          <w:i/>
          <w:iCs/>
          <w:noProof/>
        </w:rPr>
        <w:t>25</w:t>
      </w:r>
      <w:r w:rsidRPr="00484C29">
        <w:rPr>
          <w:noProof/>
        </w:rPr>
        <w:t>(1), 44–49.</w:t>
      </w:r>
    </w:p>
    <w:p w14:paraId="6065821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Kati, V., Devillers, P., Dufrêne, M., Legakis, A., Vokou, D., &amp; Lebrun, P. (2004). Testing the value of six taxonomic groups as biodiversity indicators at a local scale. </w:t>
      </w:r>
      <w:r w:rsidRPr="00484C29">
        <w:rPr>
          <w:i/>
          <w:iCs/>
          <w:noProof/>
        </w:rPr>
        <w:t>Conservation Biology</w:t>
      </w:r>
      <w:r w:rsidRPr="00484C29">
        <w:rPr>
          <w:noProof/>
        </w:rPr>
        <w:t xml:space="preserve">, </w:t>
      </w:r>
      <w:r w:rsidRPr="00484C29">
        <w:rPr>
          <w:i/>
          <w:iCs/>
          <w:noProof/>
        </w:rPr>
        <w:t>18</w:t>
      </w:r>
      <w:r w:rsidRPr="00484C29">
        <w:rPr>
          <w:noProof/>
        </w:rPr>
        <w:t>(3), 667–675.</w:t>
      </w:r>
    </w:p>
    <w:p w14:paraId="313DC73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Lewandowski, A. S., Noss, R. F., &amp; Parsons, D. R. (2010). The effectiveness of surrogate taxa for the representation of biodiversity. </w:t>
      </w:r>
      <w:r w:rsidRPr="00484C29">
        <w:rPr>
          <w:i/>
          <w:iCs/>
          <w:noProof/>
        </w:rPr>
        <w:t>Conservation Biology</w:t>
      </w:r>
      <w:r w:rsidRPr="00484C29">
        <w:rPr>
          <w:noProof/>
        </w:rPr>
        <w:t xml:space="preserve">, </w:t>
      </w:r>
      <w:r w:rsidRPr="00484C29">
        <w:rPr>
          <w:i/>
          <w:iCs/>
          <w:noProof/>
        </w:rPr>
        <w:t>24</w:t>
      </w:r>
      <w:r w:rsidRPr="00484C29">
        <w:rPr>
          <w:noProof/>
        </w:rPr>
        <w:t xml:space="preserve">(5), </w:t>
      </w:r>
      <w:r w:rsidRPr="00484C29">
        <w:rPr>
          <w:noProof/>
        </w:rPr>
        <w:lastRenderedPageBreak/>
        <w:t>1367–1377.</w:t>
      </w:r>
    </w:p>
    <w:p w14:paraId="2A0F53C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gierowski, R. H., &amp; Johnson, C. R. (2006). Robustness of surrogates of biodiversity in marine benthic communities. </w:t>
      </w:r>
      <w:r w:rsidRPr="00484C29">
        <w:rPr>
          <w:i/>
          <w:iCs/>
          <w:noProof/>
        </w:rPr>
        <w:t>Ecological Applications</w:t>
      </w:r>
      <w:r w:rsidRPr="00484C29">
        <w:rPr>
          <w:noProof/>
        </w:rPr>
        <w:t xml:space="preserve">, </w:t>
      </w:r>
      <w:r w:rsidRPr="00484C29">
        <w:rPr>
          <w:i/>
          <w:iCs/>
          <w:noProof/>
        </w:rPr>
        <w:t>16</w:t>
      </w:r>
      <w:r w:rsidRPr="00484C29">
        <w:rPr>
          <w:noProof/>
        </w:rPr>
        <w:t>(6), 2264–2275.</w:t>
      </w:r>
    </w:p>
    <w:p w14:paraId="290ED7B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rgules, C. R., Pressey, R. L., &amp; Williams, P. H. (2002). Representing biodiversity: Data and procedures for identifying priority areas for conservation. </w:t>
      </w:r>
      <w:r w:rsidRPr="00484C29">
        <w:rPr>
          <w:i/>
          <w:iCs/>
          <w:noProof/>
        </w:rPr>
        <w:t>Journal of Biosciences</w:t>
      </w:r>
      <w:r w:rsidRPr="00484C29">
        <w:rPr>
          <w:noProof/>
        </w:rPr>
        <w:t xml:space="preserve">, </w:t>
      </w:r>
      <w:r w:rsidRPr="00484C29">
        <w:rPr>
          <w:i/>
          <w:iCs/>
          <w:noProof/>
        </w:rPr>
        <w:t>27</w:t>
      </w:r>
      <w:r w:rsidRPr="00484C29">
        <w:rPr>
          <w:noProof/>
        </w:rPr>
        <w:t>(4), 309–326.</w:t>
      </w:r>
    </w:p>
    <w:p w14:paraId="39770F3B" w14:textId="77777777" w:rsidR="00484C29" w:rsidRPr="00484C29" w:rsidRDefault="00484C29" w:rsidP="00484C29">
      <w:pPr>
        <w:widowControl w:val="0"/>
        <w:autoSpaceDE w:val="0"/>
        <w:autoSpaceDN w:val="0"/>
        <w:adjustRightInd w:val="0"/>
        <w:ind w:left="480" w:hanging="480"/>
        <w:rPr>
          <w:noProof/>
        </w:rPr>
      </w:pPr>
      <w:r w:rsidRPr="00484C29">
        <w:rPr>
          <w:noProof/>
        </w:rPr>
        <w:t>Mazerolle, M. J. (2019). AICcmodavg: Model selection and multimodel inference based on (Q)AIC(c).</w:t>
      </w:r>
    </w:p>
    <w:p w14:paraId="27900C4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cCormick, M. I. (1994). Comparison of field methods for measuring surface topography and their associations with a tropical reef fish assemblage. </w:t>
      </w:r>
      <w:r w:rsidRPr="00484C29">
        <w:rPr>
          <w:i/>
          <w:iCs/>
          <w:noProof/>
        </w:rPr>
        <w:t>Marine Ecology Progress Series</w:t>
      </w:r>
      <w:r w:rsidRPr="00484C29">
        <w:rPr>
          <w:noProof/>
        </w:rPr>
        <w:t xml:space="preserve">, </w:t>
      </w:r>
      <w:r w:rsidRPr="00484C29">
        <w:rPr>
          <w:i/>
          <w:iCs/>
          <w:noProof/>
        </w:rPr>
        <w:t>112</w:t>
      </w:r>
      <w:r w:rsidRPr="00484C29">
        <w:rPr>
          <w:noProof/>
        </w:rPr>
        <w:t>, 87–96.</w:t>
      </w:r>
    </w:p>
    <w:p w14:paraId="5C348C7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ellin, C., Delean, S., Caley, J., Edgar, G., Meekan, M., Pitcher, R., … Bradshaw, C. (2011). Effectiveness of biological surrogates for predicting patterns of marine biodiversity: A global meta-analysis. </w:t>
      </w:r>
      <w:r w:rsidRPr="00484C29">
        <w:rPr>
          <w:i/>
          <w:iCs/>
          <w:noProof/>
        </w:rPr>
        <w:t>PLoS ONE</w:t>
      </w:r>
      <w:r w:rsidRPr="00484C29">
        <w:rPr>
          <w:noProof/>
        </w:rPr>
        <w:t xml:space="preserve">, </w:t>
      </w:r>
      <w:r w:rsidRPr="00484C29">
        <w:rPr>
          <w:i/>
          <w:iCs/>
          <w:noProof/>
        </w:rPr>
        <w:t>6</w:t>
      </w:r>
      <w:r w:rsidRPr="00484C29">
        <w:rPr>
          <w:noProof/>
        </w:rPr>
        <w:t>(6).</w:t>
      </w:r>
    </w:p>
    <w:p w14:paraId="66FE58D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reno, C. E., Rojas, G. S., Pineda, E., &amp; Escobar, F. (2007). Shortcuts for biodiversity evaluation: A review of terminology and recommendations for the use of target groups, bioindicators and surrogates. </w:t>
      </w:r>
      <w:r w:rsidRPr="00484C29">
        <w:rPr>
          <w:i/>
          <w:iCs/>
          <w:noProof/>
        </w:rPr>
        <w:t>International Journal of Environment and Health</w:t>
      </w:r>
      <w:r w:rsidRPr="00484C29">
        <w:rPr>
          <w:noProof/>
        </w:rPr>
        <w:t xml:space="preserve">, </w:t>
      </w:r>
      <w:r w:rsidRPr="00484C29">
        <w:rPr>
          <w:i/>
          <w:iCs/>
          <w:noProof/>
        </w:rPr>
        <w:t>1</w:t>
      </w:r>
      <w:r w:rsidRPr="00484C29">
        <w:rPr>
          <w:noProof/>
        </w:rPr>
        <w:t>(1), 71–86.</w:t>
      </w:r>
    </w:p>
    <w:p w14:paraId="46A2601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uillot, D., Villéger, S., Parravicini, V., Kulbicki, M., Arias-González, J. E., Bender, M., … Bellwood, D. R. (2014). Functional over-redundancy and high functional vulnerability in global fish faunas on tropical reefs. </w:t>
      </w:r>
      <w:r w:rsidRPr="00484C29">
        <w:rPr>
          <w:i/>
          <w:iCs/>
          <w:noProof/>
        </w:rPr>
        <w:t>Proceedings of the National Academy of Sciences of the United States of America</w:t>
      </w:r>
      <w:r w:rsidRPr="00484C29">
        <w:rPr>
          <w:noProof/>
        </w:rPr>
        <w:t xml:space="preserve">, </w:t>
      </w:r>
      <w:r w:rsidRPr="00484C29">
        <w:rPr>
          <w:i/>
          <w:iCs/>
          <w:noProof/>
        </w:rPr>
        <w:t>111</w:t>
      </w:r>
      <w:r w:rsidRPr="00484C29">
        <w:rPr>
          <w:noProof/>
        </w:rPr>
        <w:t>(38), 13757–13762.</w:t>
      </w:r>
    </w:p>
    <w:p w14:paraId="5E4CDFC4"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Naeem, S., Thompson, L. J., Lawler, S. P., Lawton, J. H., &amp; Woodfin, R. M. (1994). Declining biodiversity can alter the performance of ecosystems. </w:t>
      </w:r>
      <w:r w:rsidRPr="00484C29">
        <w:rPr>
          <w:i/>
          <w:iCs/>
          <w:noProof/>
        </w:rPr>
        <w:t>Nature</w:t>
      </w:r>
      <w:r w:rsidRPr="00484C29">
        <w:rPr>
          <w:noProof/>
        </w:rPr>
        <w:t xml:space="preserve">, </w:t>
      </w:r>
      <w:r w:rsidRPr="00484C29">
        <w:rPr>
          <w:i/>
          <w:iCs/>
          <w:noProof/>
        </w:rPr>
        <w:t>368</w:t>
      </w:r>
      <w:r w:rsidRPr="00484C29">
        <w:rPr>
          <w:noProof/>
        </w:rPr>
        <w:t>(6473), 734–737.</w:t>
      </w:r>
    </w:p>
    <w:p w14:paraId="46314FC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ewman, S. P., Meesters, E. H., Dryden, C. S., Williams, S. M., Sanchez, C., Mumby, P. J., &amp; Polunin, N. V. C. (2015). Reef flattening effects on total richness and species responses in the Caribbean. </w:t>
      </w:r>
      <w:r w:rsidRPr="00484C29">
        <w:rPr>
          <w:i/>
          <w:iCs/>
          <w:noProof/>
        </w:rPr>
        <w:t>Journal of Animal Ecology</w:t>
      </w:r>
      <w:r w:rsidRPr="00484C29">
        <w:rPr>
          <w:noProof/>
        </w:rPr>
        <w:t xml:space="preserve">, </w:t>
      </w:r>
      <w:r w:rsidRPr="00484C29">
        <w:rPr>
          <w:i/>
          <w:iCs/>
          <w:noProof/>
        </w:rPr>
        <w:t>84</w:t>
      </w:r>
      <w:r w:rsidRPr="00484C29">
        <w:rPr>
          <w:noProof/>
        </w:rPr>
        <w:t>, 1678–1689.</w:t>
      </w:r>
    </w:p>
    <w:p w14:paraId="6CCD41A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oss, R. F. (1990). Indicators for monitoring biodiversity: A hierarchical approach. </w:t>
      </w:r>
      <w:r w:rsidRPr="00484C29">
        <w:rPr>
          <w:i/>
          <w:iCs/>
          <w:noProof/>
        </w:rPr>
        <w:t>Conservation Biology</w:t>
      </w:r>
      <w:r w:rsidRPr="00484C29">
        <w:rPr>
          <w:noProof/>
        </w:rPr>
        <w:t xml:space="preserve">, </w:t>
      </w:r>
      <w:r w:rsidRPr="00484C29">
        <w:rPr>
          <w:i/>
          <w:iCs/>
          <w:noProof/>
        </w:rPr>
        <w:t>4</w:t>
      </w:r>
      <w:r w:rsidRPr="00484C29">
        <w:rPr>
          <w:noProof/>
        </w:rPr>
        <w:t>(4), 355–364.</w:t>
      </w:r>
    </w:p>
    <w:p w14:paraId="195C99C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adoa-Schioppa, E., Baietto, M., Massa, R., &amp; Bottoni, L. (2006). Bird communities as bioindicators: The focal species concept in agricultural landscapes. </w:t>
      </w:r>
      <w:r w:rsidRPr="00484C29">
        <w:rPr>
          <w:i/>
          <w:iCs/>
          <w:noProof/>
        </w:rPr>
        <w:t>Ecological Indicators</w:t>
      </w:r>
      <w:r w:rsidRPr="00484C29">
        <w:rPr>
          <w:noProof/>
        </w:rPr>
        <w:t xml:space="preserve">, </w:t>
      </w:r>
      <w:r w:rsidRPr="00484C29">
        <w:rPr>
          <w:i/>
          <w:iCs/>
          <w:noProof/>
        </w:rPr>
        <w:t>6</w:t>
      </w:r>
      <w:r w:rsidRPr="00484C29">
        <w:rPr>
          <w:noProof/>
        </w:rPr>
        <w:t>, 83–93.</w:t>
      </w:r>
    </w:p>
    <w:p w14:paraId="108365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ratchett, M. S., Hoey, A. S., Wilson, S. K., Messmer, V., &amp; Graham, N. A. J. (2011). Changes in biodiversity and functioning of reef fish assemblages following coral bleaching and coral loss. </w:t>
      </w:r>
      <w:r w:rsidRPr="00484C29">
        <w:rPr>
          <w:i/>
          <w:iCs/>
          <w:noProof/>
        </w:rPr>
        <w:t>Diversity</w:t>
      </w:r>
      <w:r w:rsidRPr="00484C29">
        <w:rPr>
          <w:noProof/>
        </w:rPr>
        <w:t xml:space="preserve">, </w:t>
      </w:r>
      <w:r w:rsidRPr="00484C29">
        <w:rPr>
          <w:i/>
          <w:iCs/>
          <w:noProof/>
        </w:rPr>
        <w:t>3</w:t>
      </w:r>
      <w:r w:rsidRPr="00484C29">
        <w:rPr>
          <w:noProof/>
        </w:rPr>
        <w:t>, 424–452.</w:t>
      </w:r>
    </w:p>
    <w:p w14:paraId="1BCC02BA" w14:textId="77777777" w:rsidR="00484C29" w:rsidRPr="00484C29" w:rsidRDefault="00484C29" w:rsidP="00484C29">
      <w:pPr>
        <w:widowControl w:val="0"/>
        <w:autoSpaceDE w:val="0"/>
        <w:autoSpaceDN w:val="0"/>
        <w:adjustRightInd w:val="0"/>
        <w:ind w:left="480" w:hanging="480"/>
        <w:rPr>
          <w:noProof/>
        </w:rPr>
      </w:pPr>
      <w:r w:rsidRPr="00484C29">
        <w:rPr>
          <w:noProof/>
        </w:rPr>
        <w:t>R Core Team. (2019). R: A language and environment for statistical computing. Vienna, Austria: R Foundation for Statistical Computing.</w:t>
      </w:r>
    </w:p>
    <w:p w14:paraId="7C915B9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ahbek, C., &amp; Graves, G. R. (2001). Multiscale assessment of patterns of avian species richness. </w:t>
      </w:r>
      <w:r w:rsidRPr="00484C29">
        <w:rPr>
          <w:i/>
          <w:iCs/>
          <w:noProof/>
        </w:rPr>
        <w:t>Proceedings of the National Academy of Sciences of the United States of America</w:t>
      </w:r>
      <w:r w:rsidRPr="00484C29">
        <w:rPr>
          <w:noProof/>
        </w:rPr>
        <w:t xml:space="preserve">, </w:t>
      </w:r>
      <w:r w:rsidRPr="00484C29">
        <w:rPr>
          <w:i/>
          <w:iCs/>
          <w:noProof/>
        </w:rPr>
        <w:t>98</w:t>
      </w:r>
      <w:r w:rsidRPr="00484C29">
        <w:rPr>
          <w:noProof/>
        </w:rPr>
        <w:t>(8), 4534–4539.</w:t>
      </w:r>
    </w:p>
    <w:p w14:paraId="6F733DF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obertson, D. R. (1992). Patterns of lunar settlement and early recruitment in Caribbean reef fishes at Panamá. </w:t>
      </w:r>
      <w:r w:rsidRPr="00484C29">
        <w:rPr>
          <w:i/>
          <w:iCs/>
          <w:noProof/>
        </w:rPr>
        <w:t>Marine Biology</w:t>
      </w:r>
      <w:r w:rsidRPr="00484C29">
        <w:rPr>
          <w:noProof/>
        </w:rPr>
        <w:t xml:space="preserve">, </w:t>
      </w:r>
      <w:r w:rsidRPr="00484C29">
        <w:rPr>
          <w:i/>
          <w:iCs/>
          <w:noProof/>
        </w:rPr>
        <w:t>114</w:t>
      </w:r>
      <w:r w:rsidRPr="00484C29">
        <w:rPr>
          <w:noProof/>
        </w:rPr>
        <w:t>, 527–537.</w:t>
      </w:r>
    </w:p>
    <w:p w14:paraId="331C26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ubal, M., Veiga, P., Vieira, R., &amp; Sousa-Pinto, I. (2011). Seasonal patterns of tidepool macroalgal assemblages in the North of Portugal. Consistence between </w:t>
      </w:r>
      <w:r w:rsidRPr="00484C29">
        <w:rPr>
          <w:noProof/>
        </w:rPr>
        <w:lastRenderedPageBreak/>
        <w:t xml:space="preserve">species and functional group approaches. </w:t>
      </w:r>
      <w:r w:rsidRPr="00484C29">
        <w:rPr>
          <w:i/>
          <w:iCs/>
          <w:noProof/>
        </w:rPr>
        <w:t>Journal of Sea Research</w:t>
      </w:r>
      <w:r w:rsidRPr="00484C29">
        <w:rPr>
          <w:noProof/>
        </w:rPr>
        <w:t xml:space="preserve">, </w:t>
      </w:r>
      <w:r w:rsidRPr="00484C29">
        <w:rPr>
          <w:i/>
          <w:iCs/>
          <w:noProof/>
        </w:rPr>
        <w:t>66</w:t>
      </w:r>
      <w:r w:rsidRPr="00484C29">
        <w:rPr>
          <w:noProof/>
        </w:rPr>
        <w:t>, 187–194.</w:t>
      </w:r>
    </w:p>
    <w:p w14:paraId="59EDE43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ebek, P., Barnouin, T., Brin, A., Brustel, H., Dufrêne, M., Gosselin, F., … Bouget, C. (2012). A test for assessment of saproxylic beetle biodiversity using subsets of “monitoring species.” </w:t>
      </w:r>
      <w:r w:rsidRPr="00484C29">
        <w:rPr>
          <w:i/>
          <w:iCs/>
          <w:noProof/>
        </w:rPr>
        <w:t>Ecological Indicators</w:t>
      </w:r>
      <w:r w:rsidRPr="00484C29">
        <w:rPr>
          <w:noProof/>
        </w:rPr>
        <w:t xml:space="preserve">, </w:t>
      </w:r>
      <w:r w:rsidRPr="00484C29">
        <w:rPr>
          <w:i/>
          <w:iCs/>
          <w:noProof/>
        </w:rPr>
        <w:t>20</w:t>
      </w:r>
      <w:r w:rsidRPr="00484C29">
        <w:rPr>
          <w:noProof/>
        </w:rPr>
        <w:t>, 304–315.</w:t>
      </w:r>
    </w:p>
    <w:p w14:paraId="165A1EF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male, D. A. (2010). Monitoring marine macroalgae: The influence of spatial scale on the usefulness of biodiversity surrogates. </w:t>
      </w:r>
      <w:r w:rsidRPr="00484C29">
        <w:rPr>
          <w:i/>
          <w:iCs/>
          <w:noProof/>
        </w:rPr>
        <w:t>Diversity and Distributions</w:t>
      </w:r>
      <w:r w:rsidRPr="00484C29">
        <w:rPr>
          <w:noProof/>
        </w:rPr>
        <w:t xml:space="preserve">, </w:t>
      </w:r>
      <w:r w:rsidRPr="00484C29">
        <w:rPr>
          <w:i/>
          <w:iCs/>
          <w:noProof/>
        </w:rPr>
        <w:t>16</w:t>
      </w:r>
      <w:r w:rsidRPr="00484C29">
        <w:rPr>
          <w:noProof/>
        </w:rPr>
        <w:t>, 985–995.</w:t>
      </w:r>
    </w:p>
    <w:p w14:paraId="1A6236DB"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audinger, M. D., Carter, S. L., Cross, M. S., Dubois, N. S., Duffy, J. E., Enquist, C., … Turner, W. (2013). Biodiversity in a changing climate: A synthesis of current and projected trends in the US. </w:t>
      </w:r>
      <w:r w:rsidRPr="00484C29">
        <w:rPr>
          <w:i/>
          <w:iCs/>
          <w:noProof/>
        </w:rPr>
        <w:t>Frontiers in Ecology and the Environment</w:t>
      </w:r>
      <w:r w:rsidRPr="00484C29">
        <w:rPr>
          <w:noProof/>
        </w:rPr>
        <w:t xml:space="preserve">, </w:t>
      </w:r>
      <w:r w:rsidRPr="00484C29">
        <w:rPr>
          <w:i/>
          <w:iCs/>
          <w:noProof/>
        </w:rPr>
        <w:t>11</w:t>
      </w:r>
      <w:r w:rsidRPr="00484C29">
        <w:rPr>
          <w:noProof/>
        </w:rPr>
        <w:t>(9), 465–473.</w:t>
      </w:r>
    </w:p>
    <w:p w14:paraId="44DF3C9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ork, N. E. (2010). Re-assessing current extinction rates. </w:t>
      </w:r>
      <w:r w:rsidRPr="00484C29">
        <w:rPr>
          <w:i/>
          <w:iCs/>
          <w:noProof/>
        </w:rPr>
        <w:t>Biodiversity and Conservation</w:t>
      </w:r>
      <w:r w:rsidRPr="00484C29">
        <w:rPr>
          <w:noProof/>
        </w:rPr>
        <w:t xml:space="preserve">, </w:t>
      </w:r>
      <w:r w:rsidRPr="00484C29">
        <w:rPr>
          <w:i/>
          <w:iCs/>
          <w:noProof/>
        </w:rPr>
        <w:t>19</w:t>
      </w:r>
      <w:r w:rsidRPr="00484C29">
        <w:rPr>
          <w:noProof/>
        </w:rPr>
        <w:t>, 357–371.</w:t>
      </w:r>
    </w:p>
    <w:p w14:paraId="432415D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Thompson, A. A., &amp; Mapstone, B. D. (1997). Observer effects and training in underwater visual surveys of reef fishes. </w:t>
      </w:r>
      <w:r w:rsidRPr="00484C29">
        <w:rPr>
          <w:i/>
          <w:iCs/>
          <w:noProof/>
        </w:rPr>
        <w:t>Marine Ecology Progress Series</w:t>
      </w:r>
      <w:r w:rsidRPr="00484C29">
        <w:rPr>
          <w:noProof/>
        </w:rPr>
        <w:t xml:space="preserve">, </w:t>
      </w:r>
      <w:r w:rsidRPr="00484C29">
        <w:rPr>
          <w:i/>
          <w:iCs/>
          <w:noProof/>
        </w:rPr>
        <w:t>154</w:t>
      </w:r>
      <w:r w:rsidRPr="00484C29">
        <w:rPr>
          <w:noProof/>
        </w:rPr>
        <w:t>, 53–63.</w:t>
      </w:r>
    </w:p>
    <w:p w14:paraId="5A66C0A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Venables, W. N., &amp; Ripley, B. D. (2002). </w:t>
      </w:r>
      <w:r w:rsidRPr="00484C29">
        <w:rPr>
          <w:i/>
          <w:iCs/>
          <w:noProof/>
        </w:rPr>
        <w:t>Modern applied statistics with S</w:t>
      </w:r>
      <w:r w:rsidRPr="00484C29">
        <w:rPr>
          <w:noProof/>
        </w:rPr>
        <w:t xml:space="preserve"> (Fourth). New York, New York: Springer.</w:t>
      </w:r>
    </w:p>
    <w:p w14:paraId="32F9C7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D. F., &amp; Stanley, M. C. (2004). The value of RTUs and parataxonomy versus taxonomic species. </w:t>
      </w:r>
      <w:r w:rsidRPr="00484C29">
        <w:rPr>
          <w:i/>
          <w:iCs/>
          <w:noProof/>
        </w:rPr>
        <w:t>New Zealand Entomologist</w:t>
      </w:r>
      <w:r w:rsidRPr="00484C29">
        <w:rPr>
          <w:noProof/>
        </w:rPr>
        <w:t xml:space="preserve">, </w:t>
      </w:r>
      <w:r w:rsidRPr="00484C29">
        <w:rPr>
          <w:i/>
          <w:iCs/>
          <w:noProof/>
        </w:rPr>
        <w:t>27</w:t>
      </w:r>
      <w:r w:rsidRPr="00484C29">
        <w:rPr>
          <w:noProof/>
        </w:rPr>
        <w:t>, 3–9.</w:t>
      </w:r>
    </w:p>
    <w:p w14:paraId="337768E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T. J., Vanderklift, M. A., Nicholls, A. O., &amp; Kenchington, R. A. (1999). Selecting marine reserves using habitats and species assemblages as surrogates for biological diversity. </w:t>
      </w:r>
      <w:r w:rsidRPr="00484C29">
        <w:rPr>
          <w:i/>
          <w:iCs/>
          <w:noProof/>
        </w:rPr>
        <w:t>Ecological Applications</w:t>
      </w:r>
      <w:r w:rsidRPr="00484C29">
        <w:rPr>
          <w:noProof/>
        </w:rPr>
        <w:t xml:space="preserve">, </w:t>
      </w:r>
      <w:r w:rsidRPr="00484C29">
        <w:rPr>
          <w:i/>
          <w:iCs/>
          <w:noProof/>
        </w:rPr>
        <w:t>9</w:t>
      </w:r>
      <w:r w:rsidRPr="00484C29">
        <w:rPr>
          <w:noProof/>
        </w:rPr>
        <w:t>(2), 691–698.</w:t>
      </w:r>
    </w:p>
    <w:p w14:paraId="06FF1F70"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Willis, T. J. (2001). Visual census methods underestimate density and diversity of cryptic reef fishes. </w:t>
      </w:r>
      <w:r w:rsidRPr="00484C29">
        <w:rPr>
          <w:i/>
          <w:iCs/>
          <w:noProof/>
        </w:rPr>
        <w:t>Journal of Fish Biology</w:t>
      </w:r>
      <w:r w:rsidRPr="00484C29">
        <w:rPr>
          <w:noProof/>
        </w:rPr>
        <w:t xml:space="preserve">, </w:t>
      </w:r>
      <w:r w:rsidRPr="00484C29">
        <w:rPr>
          <w:i/>
          <w:iCs/>
          <w:noProof/>
        </w:rPr>
        <w:t>59</w:t>
      </w:r>
      <w:r w:rsidRPr="00484C29">
        <w:rPr>
          <w:noProof/>
        </w:rPr>
        <w:t>, 1408–1411.</w:t>
      </w:r>
    </w:p>
    <w:p w14:paraId="0465B8C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ilson, S. K., Graham, N. A. J., Pratchett, M. S., Jones, G. P., &amp; Polunin, N. V. C. (2006). Multiple disturbances and the global degradation of coral reefs: Are reef fishes at risk or resilient? </w:t>
      </w:r>
      <w:r w:rsidRPr="00484C29">
        <w:rPr>
          <w:i/>
          <w:iCs/>
          <w:noProof/>
        </w:rPr>
        <w:t>Global Change Biology</w:t>
      </w:r>
      <w:r w:rsidRPr="00484C29">
        <w:rPr>
          <w:noProof/>
        </w:rPr>
        <w:t xml:space="preserve">, </w:t>
      </w:r>
      <w:r w:rsidRPr="00484C29">
        <w:rPr>
          <w:i/>
          <w:iCs/>
          <w:noProof/>
        </w:rPr>
        <w:t>12</w:t>
      </w:r>
      <w:r w:rsidRPr="00484C29">
        <w:rPr>
          <w:noProof/>
        </w:rPr>
        <w:t>, 2220–2234.</w:t>
      </w:r>
    </w:p>
    <w:p w14:paraId="4D6F2A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ulff, J. L. (2006). Rapid diversity and abundance decline in a Caribbean coral reef sponge community. </w:t>
      </w:r>
      <w:r w:rsidRPr="00484C29">
        <w:rPr>
          <w:i/>
          <w:iCs/>
          <w:noProof/>
        </w:rPr>
        <w:t>Biological Conservation</w:t>
      </w:r>
      <w:r w:rsidRPr="00484C29">
        <w:rPr>
          <w:noProof/>
        </w:rPr>
        <w:t xml:space="preserve">, </w:t>
      </w:r>
      <w:r w:rsidRPr="00484C29">
        <w:rPr>
          <w:i/>
          <w:iCs/>
          <w:noProof/>
        </w:rPr>
        <w:t>127</w:t>
      </w:r>
      <w:r w:rsidRPr="00484C29">
        <w:rPr>
          <w:noProof/>
        </w:rPr>
        <w:t>, 167–176.</w:t>
      </w:r>
    </w:p>
    <w:p w14:paraId="3606BC51" w14:textId="3152630B" w:rsidR="00A679EA" w:rsidRDefault="00BB1205" w:rsidP="00484C29">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92" w:name="_Toc24625440"/>
      <w:r>
        <w:lastRenderedPageBreak/>
        <w:t>Tables</w:t>
      </w:r>
      <w:bookmarkEnd w:id="92"/>
    </w:p>
    <w:p w14:paraId="57DE8670" w14:textId="79DAFF56" w:rsidR="004E1061" w:rsidRDefault="00A679EA" w:rsidP="0099543B">
      <w:pPr>
        <w:pStyle w:val="Tableheading"/>
      </w:pPr>
      <w:r>
        <w:t xml:space="preserve">Table 1.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r>
        <w:lastRenderedPageBreak/>
        <w:t xml:space="preserve">Table 6.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r>
        <w:t xml:space="preserve">Table 7.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r>
        <w:lastRenderedPageBreak/>
        <w:t xml:space="preserve">Table 8.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93" w:name="_Toc24625441"/>
      <w:r w:rsidR="008A47B3">
        <w:lastRenderedPageBreak/>
        <w:t>Figures</w:t>
      </w:r>
      <w:bookmarkEnd w:id="93"/>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 xml:space="preserve">confidence intervals shown. </w:t>
      </w:r>
      <w:proofErr w:type="spellStart"/>
      <w:r w:rsidRPr="00402890">
        <w:rPr>
          <w:rStyle w:val="TableheadingChar"/>
        </w:rPr>
        <w:t>Nagelkerke’s</w:t>
      </w:r>
      <w:proofErr w:type="spellEnd"/>
      <w:r w:rsidRPr="00402890">
        <w:rPr>
          <w:rStyle w:val="TableheadingChar"/>
        </w:rPr>
        <w:t xml:space="preserve">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94" w:name="_Toc24625442"/>
      <w:r>
        <w:lastRenderedPageBreak/>
        <w:t>Appendices</w:t>
      </w:r>
      <w:bookmarkEnd w:id="94"/>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6C629B32" w14:textId="688AAEDE" w:rsidR="00AF467F" w:rsidRDefault="00A679EA" w:rsidP="00CC386C">
      <w:pPr>
        <w:ind w:firstLine="0"/>
      </w:pPr>
      <w:commentRangeStart w:id="95"/>
      <w:r>
        <w:lastRenderedPageBreak/>
        <w:t xml:space="preserve">Appendix 3. </w:t>
      </w:r>
      <w:proofErr w:type="spellStart"/>
      <w:r>
        <w:t>AICc</w:t>
      </w:r>
      <w:proofErr w:type="spellEnd"/>
      <w:r>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95"/>
    <w:p w14:paraId="53B05BD6" w14:textId="77777777" w:rsidR="00A15ABA" w:rsidRDefault="00EA3C4D" w:rsidP="00CC386C">
      <w:r>
        <w:rPr>
          <w:rStyle w:val="CommentReference"/>
        </w:rPr>
        <w:commentReference w:id="95"/>
      </w:r>
    </w:p>
    <w:sectPr w:rsidR="00A15ABA"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Nicole" w:date="2019-11-13T04:09:00Z" w:initials="N">
    <w:p w14:paraId="6A28690D" w14:textId="13374E3D" w:rsidR="00DE59B9" w:rsidRDefault="00DE59B9">
      <w:pPr>
        <w:pStyle w:val="CommentText"/>
      </w:pPr>
      <w:r>
        <w:rPr>
          <w:rStyle w:val="CommentReference"/>
        </w:rPr>
        <w:annotationRef/>
      </w:r>
      <w:r>
        <w:t>*Same as abstract below</w:t>
      </w:r>
    </w:p>
  </w:comment>
  <w:comment w:id="3" w:author="Graham Forrester" w:date="2019-11-13T02:58:00Z" w:initials="GF">
    <w:p w14:paraId="06A73FF6" w14:textId="71C6BC20" w:rsidR="00DE59B9" w:rsidRDefault="00DE59B9">
      <w:pPr>
        <w:pStyle w:val="CommentText"/>
      </w:pPr>
      <w:r>
        <w:rPr>
          <w:rStyle w:val="CommentReference"/>
        </w:rPr>
        <w:annotationRef/>
      </w:r>
      <w:r>
        <w:t>It is OK for it to be the same as the paper abstract</w:t>
      </w:r>
    </w:p>
  </w:comment>
  <w:comment w:id="4" w:author="Graham Forrester" w:date="2019-11-13T02:58:00Z" w:initials="GF">
    <w:p w14:paraId="45BF6D5F" w14:textId="6CA12932" w:rsidR="00DE59B9" w:rsidRDefault="00DE59B9">
      <w:pPr>
        <w:pStyle w:val="CommentText"/>
      </w:pPr>
      <w:r>
        <w:rPr>
          <w:rStyle w:val="CommentReference"/>
        </w:rPr>
        <w:annotationRef/>
      </w:r>
      <w:r>
        <w:t>These bits need to change into a summary of conclusions</w:t>
      </w:r>
    </w:p>
  </w:comment>
  <w:comment w:id="14" w:author="Nicole" w:date="2019-11-13T03:49:00Z" w:initials="N">
    <w:p w14:paraId="78A982F5" w14:textId="1C555D43" w:rsidR="00DE59B9" w:rsidRDefault="00DE59B9">
      <w:pPr>
        <w:pStyle w:val="CommentText"/>
      </w:pPr>
      <w:r>
        <w:rPr>
          <w:rStyle w:val="CommentReference"/>
        </w:rPr>
        <w:annotationRef/>
      </w:r>
      <w:r>
        <w:t>*Same as abstract above</w:t>
      </w:r>
    </w:p>
  </w:comment>
  <w:comment w:id="15" w:author="Graham Forrester" w:date="2019-11-13T03:48:00Z" w:initials="GF">
    <w:p w14:paraId="5936C6A4" w14:textId="77777777" w:rsidR="00DE59B9" w:rsidRDefault="00DE59B9" w:rsidP="008746A9">
      <w:pPr>
        <w:pStyle w:val="CommentText"/>
      </w:pPr>
      <w:r>
        <w:rPr>
          <w:rStyle w:val="CommentReference"/>
        </w:rPr>
        <w:annotationRef/>
      </w:r>
      <w:r>
        <w:t>These bits need to change into a summary of conclusions</w:t>
      </w:r>
    </w:p>
  </w:comment>
  <w:comment w:id="18" w:author="Nicole" w:date="2019-11-16T01:18:00Z" w:initials="N">
    <w:p w14:paraId="2DE7AC69" w14:textId="1975A548" w:rsidR="00DE59B9" w:rsidRDefault="00DE59B9" w:rsidP="00A679EA">
      <w:pPr>
        <w:pStyle w:val="CommentText"/>
        <w:ind w:firstLine="0"/>
      </w:pPr>
      <w:r>
        <w:rPr>
          <w:rStyle w:val="CommentReference"/>
        </w:rPr>
        <w:annotationRef/>
      </w:r>
      <w:r>
        <w:t>Main Point: Biodiversity is declining globally and that’s bad. We use richness to study these declines.</w:t>
      </w:r>
    </w:p>
  </w:comment>
  <w:comment w:id="19" w:author="Nicole" w:date="2019-11-13T02:58:00Z" w:initials="N">
    <w:p w14:paraId="2D513D92" w14:textId="2C2C4F19" w:rsidR="00DE59B9" w:rsidRDefault="00DE59B9">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0" w:author="Nicole" w:date="2019-11-13T02:58:00Z" w:initials="N">
    <w:p w14:paraId="3AE34301" w14:textId="30B9D9EB" w:rsidR="00DE59B9" w:rsidRDefault="00DE59B9">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DE59B9" w:rsidRDefault="00DE59B9">
      <w:pPr>
        <w:pStyle w:val="CommentText"/>
      </w:pPr>
    </w:p>
    <w:p w14:paraId="535203B4" w14:textId="1A92ABAD" w:rsidR="00DE59B9" w:rsidRDefault="00DE59B9">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1" w:author="Nicole" w:date="2019-11-13T02:58:00Z" w:initials="N">
    <w:p w14:paraId="22EFE346" w14:textId="4FA2BD8C" w:rsidR="00DE59B9" w:rsidRDefault="00DE59B9">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3" w:author="Nicole" w:date="2019-11-16T01:19:00Z" w:initials="N">
    <w:p w14:paraId="479E64AE" w14:textId="6388C4D8" w:rsidR="00DE59B9" w:rsidRDefault="00DE59B9"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4" w:author="Nicole" w:date="2019-11-13T02:58:00Z" w:initials="N">
    <w:p w14:paraId="3B7CAA05" w14:textId="1C437E20" w:rsidR="00DE59B9" w:rsidRDefault="00DE59B9">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DE59B9" w:rsidRDefault="00DE59B9">
      <w:pPr>
        <w:pStyle w:val="CommentText"/>
      </w:pPr>
    </w:p>
    <w:p w14:paraId="134665B8" w14:textId="22EAF5FA" w:rsidR="00DE59B9" w:rsidRDefault="00DE59B9">
      <w:pPr>
        <w:pStyle w:val="CommentText"/>
      </w:pPr>
      <w:r>
        <w:t>Takeaway from Hughes 1994: Coral reefs are threatened by overfishing (Caribbean)</w:t>
      </w:r>
    </w:p>
    <w:p w14:paraId="1FE20F0B" w14:textId="77777777" w:rsidR="00DE59B9" w:rsidRDefault="00DE59B9">
      <w:pPr>
        <w:pStyle w:val="CommentText"/>
      </w:pPr>
    </w:p>
    <w:p w14:paraId="3E67DCA8" w14:textId="272390D1" w:rsidR="00DE59B9" w:rsidRDefault="00DE59B9" w:rsidP="00CD5F38">
      <w:pPr>
        <w:pStyle w:val="CommentText"/>
      </w:pPr>
      <w:r>
        <w:rPr>
          <w:rStyle w:val="CommentReference"/>
        </w:rPr>
        <w:annotationRef/>
      </w:r>
      <w:r>
        <w:t>Takeaway from Hughes 2017: Coral reefs are threatened by higher temperatures (</w:t>
      </w:r>
      <w:r w:rsidRPr="00FD7426">
        <w:t>Great Barrier Reef</w:t>
      </w:r>
      <w:r>
        <w:t>)</w:t>
      </w:r>
    </w:p>
  </w:comment>
  <w:comment w:id="25" w:author="Nicole" w:date="2019-11-13T02:58:00Z" w:initials="N">
    <w:p w14:paraId="4AAC37F0" w14:textId="11D6840E" w:rsidR="00DE59B9" w:rsidRDefault="00DE59B9"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6" w:author="Nicole" w:date="2019-11-13T02:58:00Z" w:initials="N">
    <w:p w14:paraId="5A679D1C" w14:textId="3671066B" w:rsidR="00DE59B9" w:rsidRDefault="00DE59B9">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DE59B9" w:rsidRDefault="00DE59B9">
      <w:pPr>
        <w:pStyle w:val="CommentText"/>
      </w:pPr>
    </w:p>
    <w:p w14:paraId="72C826D2" w14:textId="42CD8BDD" w:rsidR="00DE59B9" w:rsidRDefault="00DE59B9"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7" w:author="Nicole" w:date="2019-11-13T21:22:00Z" w:initials="N">
    <w:p w14:paraId="7814FD76" w14:textId="77777777" w:rsidR="00DE59B9" w:rsidRDefault="00DE59B9"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DE59B9" w:rsidRDefault="00DE59B9" w:rsidP="00697406">
      <w:pPr>
        <w:pStyle w:val="CommentText"/>
      </w:pPr>
    </w:p>
    <w:p w14:paraId="5334DAB2" w14:textId="1D197F4F" w:rsidR="00DE59B9" w:rsidRDefault="00DE59B9"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8" w:author="Nicole" w:date="2019-11-16T01:23:00Z" w:initials="N">
    <w:p w14:paraId="34AC5E9D" w14:textId="1C760878" w:rsidR="00DE59B9" w:rsidRDefault="00DE59B9"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9" w:author="Nicole" w:date="2019-11-16T01:21:00Z" w:initials="N">
    <w:p w14:paraId="77409D28" w14:textId="77777777" w:rsidR="00DE59B9" w:rsidRDefault="00DE59B9"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30" w:author="Nicole" w:date="2019-11-16T01:21:00Z" w:initials="N">
    <w:p w14:paraId="04D9F8FA" w14:textId="77777777" w:rsidR="00DE59B9" w:rsidRDefault="00DE59B9"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6T01:21:00Z" w:initials="N">
    <w:p w14:paraId="39314272" w14:textId="77777777" w:rsidR="00DE59B9" w:rsidRDefault="00DE59B9"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2" w:author="Nicole" w:date="2019-11-16T01:21:00Z" w:initials="N">
    <w:p w14:paraId="31CEEF06" w14:textId="77777777" w:rsidR="00DE59B9" w:rsidRDefault="00DE59B9"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3" w:author="Nicole" w:date="2019-11-16T01:21:00Z" w:initials="N">
    <w:p w14:paraId="6AB48A53" w14:textId="77777777" w:rsidR="00DE59B9" w:rsidRDefault="00DE59B9" w:rsidP="004D5430">
      <w:pPr>
        <w:pStyle w:val="CommentText"/>
      </w:pPr>
      <w:r>
        <w:rPr>
          <w:rStyle w:val="CommentReference"/>
        </w:rPr>
        <w:annotationRef/>
      </w:r>
      <w:r>
        <w:t>*will need to manually combine these () after Mendeley field codes are removed and references become plain text</w:t>
      </w:r>
    </w:p>
  </w:comment>
  <w:comment w:id="34" w:author="Nicole" w:date="2019-11-16T01:21:00Z" w:initials="N">
    <w:p w14:paraId="2B2B877E" w14:textId="77777777" w:rsidR="00DE59B9" w:rsidRDefault="00DE59B9"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5" w:author="Nicole" w:date="2019-11-16T01:21:00Z" w:initials="N">
    <w:p w14:paraId="3FF9B17C" w14:textId="77777777" w:rsidR="00DE59B9" w:rsidRDefault="00DE59B9"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DE59B9" w:rsidRDefault="00DE59B9" w:rsidP="004D5430">
      <w:pPr>
        <w:pStyle w:val="CommentText"/>
      </w:pPr>
    </w:p>
    <w:p w14:paraId="3F25C1FA" w14:textId="77777777" w:rsidR="00DE59B9" w:rsidRDefault="00DE59B9"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DE59B9" w:rsidRDefault="00DE59B9" w:rsidP="004D5430">
      <w:pPr>
        <w:pStyle w:val="CommentText"/>
      </w:pPr>
    </w:p>
    <w:p w14:paraId="671B61D1" w14:textId="77777777" w:rsidR="00DE59B9" w:rsidRDefault="00DE59B9"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DE59B9" w:rsidRDefault="00DE59B9" w:rsidP="004D5430">
      <w:pPr>
        <w:pStyle w:val="CommentText"/>
      </w:pPr>
    </w:p>
    <w:p w14:paraId="134C5206" w14:textId="77777777" w:rsidR="00DE59B9" w:rsidRDefault="00DE59B9"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6" w:author="Nicole" w:date="2019-11-16T02:09:00Z" w:initials="N">
    <w:p w14:paraId="6C529CCD" w14:textId="3FFE60C5" w:rsidR="00DE59B9" w:rsidRDefault="00DE59B9"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37" w:author="Nicole" w:date="2019-11-13T02:58:00Z" w:initials="N">
    <w:p w14:paraId="124E32E4" w14:textId="012AA482" w:rsidR="00DE59B9" w:rsidRDefault="00DE59B9"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8" w:author="Nicole" w:date="2019-11-16T01:34:00Z" w:initials="N">
    <w:p w14:paraId="7F126762" w14:textId="68490EF7" w:rsidR="00DE59B9" w:rsidRDefault="00DE59B9" w:rsidP="008D6764">
      <w:pPr>
        <w:pStyle w:val="CommentText"/>
        <w:rPr>
          <w:rStyle w:val="CommentReference"/>
        </w:rPr>
      </w:pPr>
      <w:r>
        <w:rPr>
          <w:rStyle w:val="CommentReference"/>
        </w:rPr>
        <w:annotationRef/>
      </w:r>
      <w:r>
        <w:t xml:space="preserve">Takeaway from </w:t>
      </w:r>
      <w:proofErr w:type="spellStart"/>
      <w:r>
        <w:t>Derraik</w:t>
      </w:r>
      <w:proofErr w:type="spellEnd"/>
      <w:r>
        <w:t>: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DE59B9" w:rsidRDefault="00DE59B9" w:rsidP="008D6764">
      <w:pPr>
        <w:pStyle w:val="CommentText"/>
        <w:rPr>
          <w:rStyle w:val="CommentReference"/>
        </w:rPr>
      </w:pPr>
    </w:p>
    <w:p w14:paraId="1DBF5CB5" w14:textId="00152107" w:rsidR="00DE59B9" w:rsidRDefault="00DE59B9"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DE59B9" w:rsidRDefault="00DE59B9" w:rsidP="008D6764">
      <w:pPr>
        <w:pStyle w:val="CommentText"/>
      </w:pPr>
      <w:r>
        <w:rPr>
          <w:rStyle w:val="CommentReference"/>
        </w:rPr>
        <w:annotationRef/>
      </w:r>
    </w:p>
    <w:p w14:paraId="7BBD76AB" w14:textId="19CCAE75" w:rsidR="00DE59B9" w:rsidRDefault="00DE59B9"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9" w:author="Nicole" w:date="2019-11-13T02:58:00Z" w:initials="N">
    <w:p w14:paraId="346559B4" w14:textId="63019B03" w:rsidR="00DE59B9" w:rsidRDefault="00DE59B9"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40" w:author="Nicole" w:date="2019-11-16T01:38:00Z" w:initials="N">
    <w:p w14:paraId="115BB4FA" w14:textId="171F7E72" w:rsidR="00DE59B9" w:rsidRDefault="00DE59B9">
      <w:pPr>
        <w:pStyle w:val="CommentText"/>
      </w:pPr>
      <w:r>
        <w:rPr>
          <w:rStyle w:val="CommentReference"/>
        </w:rPr>
        <w:annotationRef/>
      </w:r>
      <w:r>
        <w:t>*OR “IS EXPECTED”?</w:t>
      </w:r>
    </w:p>
  </w:comment>
  <w:comment w:id="41" w:author="Nicole" w:date="2019-11-16T01:38:00Z" w:initials="N">
    <w:p w14:paraId="32C91867" w14:textId="015E3B8F" w:rsidR="00DE59B9" w:rsidRDefault="00DE59B9">
      <w:pPr>
        <w:pStyle w:val="CommentText"/>
      </w:pPr>
      <w:r>
        <w:rPr>
          <w:rStyle w:val="CommentReference"/>
        </w:rPr>
        <w:annotationRef/>
      </w:r>
      <w:r>
        <w:t>*insert citation</w:t>
      </w:r>
    </w:p>
  </w:comment>
  <w:comment w:id="42" w:author="Nicole" w:date="2019-11-16T01:39:00Z" w:initials="N">
    <w:p w14:paraId="3F28E9FE" w14:textId="77777777" w:rsidR="00DE59B9" w:rsidRDefault="00DE59B9" w:rsidP="00495A89">
      <w:pPr>
        <w:pStyle w:val="CommentText"/>
      </w:pPr>
      <w:r>
        <w:rPr>
          <w:rStyle w:val="CommentReference"/>
        </w:rPr>
        <w:annotationRef/>
      </w:r>
      <w:r>
        <w:t>*OR “IS EXPECTED”?</w:t>
      </w:r>
    </w:p>
  </w:comment>
  <w:comment w:id="43" w:author="Nicole" w:date="2019-11-16T01:40:00Z" w:initials="N">
    <w:p w14:paraId="563200BC" w14:textId="77777777" w:rsidR="00DE59B9" w:rsidRDefault="00DE59B9"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DE59B9" w:rsidRDefault="00DE59B9" w:rsidP="00495A89">
      <w:pPr>
        <w:pStyle w:val="CommentText"/>
      </w:pPr>
    </w:p>
    <w:p w14:paraId="288C4DF7" w14:textId="77777777" w:rsidR="00DE59B9" w:rsidRDefault="00DE59B9"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DE59B9" w:rsidRDefault="00DE59B9" w:rsidP="00495A89">
      <w:pPr>
        <w:pStyle w:val="CommentText"/>
      </w:pPr>
    </w:p>
    <w:p w14:paraId="3D4C7C09" w14:textId="77777777" w:rsidR="00DE59B9" w:rsidRDefault="00DE59B9"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DE59B9" w:rsidRDefault="00DE59B9" w:rsidP="00495A89">
      <w:pPr>
        <w:pStyle w:val="CommentText"/>
        <w:ind w:firstLine="0"/>
      </w:pPr>
    </w:p>
    <w:p w14:paraId="273F8887" w14:textId="77777777" w:rsidR="00DE59B9" w:rsidRDefault="00DE59B9"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4" w:author="Nicole" w:date="2019-11-16T02:19:00Z" w:initials="N">
    <w:p w14:paraId="051BA6B2" w14:textId="77777777" w:rsidR="00DE59B9" w:rsidRDefault="00DE59B9"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5" w:author="Nicole" w:date="2019-11-16T02:01:00Z" w:initials="N">
    <w:p w14:paraId="261FEDD3" w14:textId="51B08C58" w:rsidR="00DE59B9" w:rsidRDefault="00DE59B9">
      <w:pPr>
        <w:pStyle w:val="CommentText"/>
      </w:pPr>
      <w:r>
        <w:rPr>
          <w:rStyle w:val="CommentReference"/>
        </w:rPr>
        <w:annotationRef/>
      </w:r>
      <w:r>
        <w:t>Main Point: Corals and fish might not be representative of changes in reef diversity, so we use sponges to test this.</w:t>
      </w:r>
    </w:p>
  </w:comment>
  <w:comment w:id="46" w:author="Nicole" w:date="2019-11-16T01:43:00Z" w:initials="N">
    <w:p w14:paraId="5FCE36B3" w14:textId="55F47303" w:rsidR="00DE59B9" w:rsidRDefault="00DE59B9">
      <w:pPr>
        <w:pStyle w:val="CommentText"/>
      </w:pPr>
      <w:r>
        <w:rPr>
          <w:rStyle w:val="CommentReference"/>
        </w:rPr>
        <w:annotationRef/>
      </w:r>
      <w:r>
        <w:t>*insert citation</w:t>
      </w:r>
    </w:p>
  </w:comment>
  <w:comment w:id="47" w:author="Nicole" w:date="2019-11-13T02:58:00Z" w:initials="N">
    <w:p w14:paraId="67E2C70F" w14:textId="581920A1" w:rsidR="00DE59B9" w:rsidRDefault="00DE59B9"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8" w:author="Nicole" w:date="2019-11-13T02:58:00Z" w:initials="N">
    <w:p w14:paraId="01417F9B" w14:textId="2CB8BE60" w:rsidR="00DE59B9" w:rsidRDefault="00DE59B9"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DE59B9" w:rsidRDefault="00DE59B9">
      <w:pPr>
        <w:pStyle w:val="CommentText"/>
      </w:pPr>
    </w:p>
    <w:p w14:paraId="410086E5" w14:textId="46ED1E2F" w:rsidR="00DE59B9" w:rsidRDefault="00DE59B9"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50" w:author="Nicole" w:date="2019-11-13T02:58:00Z" w:initials="N">
    <w:p w14:paraId="33C4F7C1" w14:textId="7FDBE879" w:rsidR="00DE59B9" w:rsidRDefault="00DE59B9"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49" w:author="Nicole" w:date="2019-11-16T01:46:00Z" w:initials="N">
    <w:p w14:paraId="7A72C7A3" w14:textId="7C10036D" w:rsidR="00DE59B9" w:rsidRDefault="00DE59B9">
      <w:pPr>
        <w:pStyle w:val="CommentText"/>
      </w:pPr>
      <w:r>
        <w:rPr>
          <w:rStyle w:val="CommentReference"/>
        </w:rPr>
        <w:annotationRef/>
      </w:r>
      <w:r>
        <w:t>*Can I use this elsewhere?</w:t>
      </w:r>
    </w:p>
  </w:comment>
  <w:comment w:id="51" w:author="Nicole" w:date="2019-11-16T01:31:00Z" w:initials="N">
    <w:p w14:paraId="41BFCD9C" w14:textId="67DE678A" w:rsidR="00DE59B9" w:rsidRDefault="00DE59B9">
      <w:pPr>
        <w:pStyle w:val="CommentText"/>
      </w:pPr>
      <w:r>
        <w:rPr>
          <w:rStyle w:val="CommentReference"/>
        </w:rPr>
        <w:annotationRef/>
      </w:r>
      <w:r>
        <w:t xml:space="preserve">Graham says “In this section, and the following paragraph, the idea of RTUS and the concept of </w:t>
      </w:r>
      <w:proofErr w:type="spellStart"/>
      <w:r>
        <w:t>suorgates</w:t>
      </w:r>
      <w:proofErr w:type="spellEnd"/>
      <w:r>
        <w:t xml:space="preserve"> are mixed together.  </w:t>
      </w:r>
      <w:proofErr w:type="spellStart"/>
      <w:r>
        <w:t>reoorganize</w:t>
      </w:r>
      <w:proofErr w:type="spellEnd"/>
      <w:r>
        <w:t xml:space="preserve"> to separate them</w:t>
      </w:r>
      <w:r>
        <w:rPr>
          <w:vertAlign w:val="subscript"/>
        </w:rPr>
        <w:softHyphen/>
      </w:r>
      <w:r>
        <w:rPr>
          <w:vertAlign w:val="subscript"/>
        </w:rPr>
        <w:softHyphen/>
        <w:t>”</w:t>
      </w:r>
    </w:p>
  </w:comment>
  <w:comment w:id="53" w:author="Nicole" w:date="2019-11-16T01:31:00Z" w:initials="N">
    <w:p w14:paraId="2DE9D942" w14:textId="77777777" w:rsidR="00DE59B9" w:rsidRDefault="00DE59B9" w:rsidP="00FB2624">
      <w:pPr>
        <w:pStyle w:val="CommentText"/>
      </w:pPr>
      <w:r>
        <w:rPr>
          <w:rStyle w:val="CommentReference"/>
        </w:rPr>
        <w:annotationRef/>
      </w:r>
      <w:r>
        <w:rPr>
          <w:rStyle w:val="CommentReference"/>
        </w:rPr>
        <w:annotationRef/>
      </w:r>
      <w:r>
        <w:t>Takeaway from this paper: inverts are hard to id to species, so authors compared morphospecies to professional species id’s to see if they were comparable</w:t>
      </w:r>
    </w:p>
  </w:comment>
  <w:comment w:id="52" w:author="Nicole" w:date="2019-11-16T01:31:00Z" w:initials="N">
    <w:p w14:paraId="7F407A59" w14:textId="77777777" w:rsidR="00DE59B9" w:rsidRDefault="00DE59B9" w:rsidP="00FB2624">
      <w:pPr>
        <w:pStyle w:val="CommentText"/>
        <w:ind w:firstLine="0"/>
      </w:pPr>
      <w:r>
        <w:rPr>
          <w:rStyle w:val="CommentReference"/>
        </w:rPr>
        <w:annotationRef/>
      </w:r>
      <w:r>
        <w:t>*do I need this at all???</w:t>
      </w:r>
    </w:p>
  </w:comment>
  <w:comment w:id="55" w:author="Nicole" w:date="2019-11-13T03:01:00Z" w:initials="N">
    <w:p w14:paraId="0BE8C30F" w14:textId="211C4F26" w:rsidR="00DE59B9" w:rsidRDefault="00DE59B9">
      <w:pPr>
        <w:pStyle w:val="CommentText"/>
      </w:pPr>
      <w:r>
        <w:rPr>
          <w:rStyle w:val="CommentReference"/>
        </w:rPr>
        <w:annotationRef/>
      </w:r>
      <w:r>
        <w:t>*will need to manually combine these () after Mendeley field codes are removed and references become plain text</w:t>
      </w:r>
    </w:p>
  </w:comment>
  <w:comment w:id="56" w:author="Nicole" w:date="2019-11-16T23:37:00Z" w:initials="N">
    <w:p w14:paraId="6EFD0DF8" w14:textId="5DF30B14" w:rsidR="00DE59B9" w:rsidRDefault="00DE59B9" w:rsidP="00DE59B9">
      <w:pPr>
        <w:pStyle w:val="CommentText"/>
      </w:pPr>
      <w:r>
        <w:rPr>
          <w:rStyle w:val="CommentReference"/>
        </w:rPr>
        <w:annotationRef/>
      </w:r>
      <w:r w:rsidR="00B20CC7">
        <w:t>*</w:t>
      </w:r>
      <w:r>
        <w:t>Graham says: “In EndNote it is possible to add text as a prefix to a formatted citation, so perhaps it is possible in Mendeley too.</w:t>
      </w:r>
    </w:p>
    <w:p w14:paraId="7D0DE757" w14:textId="77777777" w:rsidR="00DE59B9" w:rsidRDefault="00DE59B9" w:rsidP="00DE59B9">
      <w:pPr>
        <w:pStyle w:val="CommentText"/>
      </w:pPr>
    </w:p>
    <w:p w14:paraId="1970E560" w14:textId="77777777" w:rsidR="00DE59B9" w:rsidRDefault="00902714" w:rsidP="00DE59B9">
      <w:pPr>
        <w:pStyle w:val="CommentText"/>
      </w:pPr>
      <w:hyperlink r:id="rId1" w:history="1">
        <w:r w:rsidR="00DE59B9" w:rsidRPr="0002330A">
          <w:rPr>
            <w:rStyle w:val="Hyperlink"/>
          </w:rPr>
          <w:t>https://libguides.mq.edu.au/mendeley/edit_in-text_citations</w:t>
        </w:r>
      </w:hyperlink>
    </w:p>
    <w:p w14:paraId="1B1C5597" w14:textId="77777777" w:rsidR="00DE59B9" w:rsidRDefault="00DE59B9" w:rsidP="00DE59B9">
      <w:pPr>
        <w:pStyle w:val="CommentText"/>
      </w:pPr>
    </w:p>
    <w:p w14:paraId="290C40CC" w14:textId="77777777" w:rsidR="00DE59B9" w:rsidRDefault="00DE59B9" w:rsidP="00DE59B9">
      <w:pPr>
        <w:pStyle w:val="CommentText"/>
      </w:pPr>
      <w:r>
        <w:t xml:space="preserve">This guide suggests it is possible.  See if you can make this work, it will be much better than converting the </w:t>
      </w:r>
      <w:proofErr w:type="spellStart"/>
      <w:r>
        <w:t>citattions</w:t>
      </w:r>
      <w:proofErr w:type="spellEnd"/>
      <w:r>
        <w:t xml:space="preserve"> to plain text.</w:t>
      </w:r>
    </w:p>
    <w:p w14:paraId="561E9BC3" w14:textId="77777777" w:rsidR="00DE59B9" w:rsidRDefault="00DE59B9" w:rsidP="00DE59B9">
      <w:pPr>
        <w:pStyle w:val="CommentText"/>
      </w:pPr>
    </w:p>
    <w:p w14:paraId="39530776" w14:textId="082F8F13" w:rsidR="00DE59B9" w:rsidRDefault="00DE59B9" w:rsidP="00DE59B9">
      <w:pPr>
        <w:pStyle w:val="CommentText"/>
      </w:pPr>
      <w:r>
        <w:t xml:space="preserve">I did not try it myself because The </w:t>
      </w:r>
      <w:proofErr w:type="spellStart"/>
      <w:r>
        <w:t>citiations</w:t>
      </w:r>
      <w:proofErr w:type="spellEnd"/>
      <w:r>
        <w:t xml:space="preserve"> are linked between Word and the Mendeley account and sometimes it creates errors if more than one person edits the citations”</w:t>
      </w:r>
    </w:p>
  </w:comment>
  <w:comment w:id="58" w:author="Nicole" w:date="2019-11-13T03:01:00Z" w:initials="N">
    <w:p w14:paraId="18F06E3B" w14:textId="6196992F" w:rsidR="00DE59B9" w:rsidRDefault="00DE59B9" w:rsidP="003F7563">
      <w:pPr>
        <w:pStyle w:val="CommentText"/>
      </w:pPr>
      <w:r>
        <w:rPr>
          <w:rStyle w:val="CommentReference"/>
        </w:rPr>
        <w:annotationRef/>
      </w:r>
      <w:r>
        <w:rPr>
          <w:rStyle w:val="CommentReference"/>
        </w:rPr>
        <w:annotationRef/>
      </w:r>
      <w:r>
        <w:t>*will need to manually combine these () after Mendeley field codes are removed and references become plain text</w:t>
      </w:r>
    </w:p>
  </w:comment>
  <w:comment w:id="60" w:author="Nicole" w:date="2019-11-16T23:14:00Z" w:initials="N">
    <w:p w14:paraId="14416BD7" w14:textId="2DED5676" w:rsidR="00EB5354" w:rsidRDefault="00EB5354" w:rsidP="00EB5354">
      <w:pPr>
        <w:pStyle w:val="CommentText"/>
      </w:pPr>
      <w:r>
        <w:rPr>
          <w:rStyle w:val="CommentReference"/>
        </w:rPr>
        <w:annotationRef/>
      </w:r>
      <w:r>
        <w:t>*Graham says: “</w:t>
      </w:r>
      <w:r>
        <w:rPr>
          <w:rStyle w:val="CommentReference"/>
        </w:rPr>
        <w:annotationRef/>
      </w:r>
      <w:r>
        <w:t>Add a phrase explaining what this tells the reader, e.g. …..</w:t>
      </w:r>
      <w:proofErr w:type="gramStart"/>
      <w:r>
        <w:t>indicates</w:t>
      </w:r>
      <w:proofErr w:type="gramEnd"/>
      <w:r>
        <w:t xml:space="preserve"> that the data conformed to the assumptions of…” “</w:t>
      </w:r>
    </w:p>
  </w:comment>
  <w:comment w:id="61" w:author="Nicole" w:date="2019-11-13T03:02:00Z" w:initials="N">
    <w:p w14:paraId="0CBB16A0" w14:textId="69E74DC5" w:rsidR="00DE59B9" w:rsidRDefault="00DE59B9" w:rsidP="003F7563">
      <w:pPr>
        <w:pStyle w:val="CommentText"/>
      </w:pPr>
      <w:r>
        <w:rPr>
          <w:rStyle w:val="CommentReference"/>
        </w:rPr>
        <w:annotationRef/>
      </w:r>
      <w:r>
        <w:rPr>
          <w:rStyle w:val="CommentReference"/>
        </w:rPr>
        <w:annotationRef/>
      </w:r>
      <w:r>
        <w:rPr>
          <w:rStyle w:val="CommentReference"/>
        </w:rPr>
        <w:annotationRef/>
      </w:r>
      <w:r>
        <w:t>*will need to manually combine these () after Mendeley field codes are removed and references become plain text</w:t>
      </w:r>
    </w:p>
  </w:comment>
  <w:comment w:id="62" w:author="Nicole" w:date="2019-11-16T23:14:00Z" w:initials="N">
    <w:p w14:paraId="736BC78C" w14:textId="75B14D3F" w:rsidR="00EB5354" w:rsidRDefault="00EB5354">
      <w:pPr>
        <w:pStyle w:val="CommentText"/>
      </w:pPr>
      <w:r>
        <w:rPr>
          <w:rStyle w:val="CommentReference"/>
        </w:rPr>
        <w:annotationRef/>
      </w:r>
      <w:r>
        <w:t>*rephrase</w:t>
      </w:r>
    </w:p>
  </w:comment>
  <w:comment w:id="63" w:author="Nicole" w:date="2019-11-16T02:53:00Z" w:initials="N">
    <w:p w14:paraId="48777767" w14:textId="2DBBEFF4" w:rsidR="00DE59B9" w:rsidRDefault="00DE59B9">
      <w:pPr>
        <w:pStyle w:val="CommentText"/>
      </w:pPr>
      <w:r>
        <w:rPr>
          <w:rStyle w:val="CommentReference"/>
        </w:rPr>
        <w:annotationRef/>
      </w:r>
      <w:r>
        <w:t>*Cut this?</w:t>
      </w:r>
    </w:p>
  </w:comment>
  <w:comment w:id="64" w:author="Nicole" w:date="2019-11-13T02:58:00Z" w:initials="N">
    <w:p w14:paraId="0098009C" w14:textId="7456DED1" w:rsidR="00DE59B9" w:rsidRDefault="00DE59B9">
      <w:pPr>
        <w:pStyle w:val="CommentText"/>
      </w:pPr>
      <w:r>
        <w:rPr>
          <w:rStyle w:val="CommentReference"/>
        </w:rPr>
        <w:annotationRef/>
      </w:r>
      <w:r>
        <w:t>$ I’m not sure these sentences and these appendices should be included because we never end up discussing them further in the text.</w:t>
      </w:r>
    </w:p>
  </w:comment>
  <w:comment w:id="72" w:author="Graham Forrester" w:date="2019-11-16T10:16:00Z" w:initials="GF">
    <w:p w14:paraId="10BFE643" w14:textId="6233D690" w:rsidR="00DE59B9" w:rsidRDefault="00DE59B9">
      <w:pPr>
        <w:pStyle w:val="CommentText"/>
      </w:pPr>
      <w:r>
        <w:rPr>
          <w:rStyle w:val="CommentReference"/>
        </w:rPr>
        <w:annotationRef/>
      </w:r>
      <w:r>
        <w:t>I suspect reviewers and your committee will want to see these graphs.  At some point this set of graphs will need to be added, though perhaps it can wait for now.</w:t>
      </w:r>
    </w:p>
  </w:comment>
  <w:comment w:id="73" w:author="Graham Forrester" w:date="2019-11-16T10:19:00Z" w:initials="GF">
    <w:p w14:paraId="142CEE12" w14:textId="58B5F0EA" w:rsidR="00DE59B9" w:rsidRDefault="00DE59B9">
      <w:pPr>
        <w:pStyle w:val="CommentText"/>
      </w:pPr>
      <w:r>
        <w:rPr>
          <w:rStyle w:val="CommentReference"/>
        </w:rPr>
        <w:annotationRef/>
      </w:r>
      <w:r>
        <w:t xml:space="preserve">Let’s consider whether this section should have </w:t>
      </w:r>
      <w:proofErr w:type="spellStart"/>
      <w:r>
        <w:t>it’s</w:t>
      </w:r>
      <w:proofErr w:type="spellEnd"/>
      <w:r>
        <w:t xml:space="preserve"> own sub-heading and perhaps go higher up in the results.  Perhaps at the beginning?</w:t>
      </w:r>
    </w:p>
  </w:comment>
  <w:comment w:id="75" w:author="Nicole" w:date="2019-11-13T02:58:00Z" w:initials="N">
    <w:p w14:paraId="756D0EBA" w14:textId="5144AA0F" w:rsidR="00DE59B9" w:rsidRDefault="00DE59B9">
      <w:pPr>
        <w:pStyle w:val="CommentText"/>
      </w:pPr>
      <w:r>
        <w:rPr>
          <w:rStyle w:val="CommentReference"/>
        </w:rPr>
        <w:annotationRef/>
      </w:r>
      <w:r>
        <w:t>$ Similarly to above, I’m not sure these sentences and these appendices should be included because we never elaborate on these.</w:t>
      </w:r>
    </w:p>
  </w:comment>
  <w:comment w:id="77" w:author="Graham Forrester" w:date="2019-11-16T10:30:00Z" w:initials="GF">
    <w:p w14:paraId="23C83350" w14:textId="77777777" w:rsidR="00DE59B9" w:rsidRDefault="00DE59B9">
      <w:pPr>
        <w:pStyle w:val="CommentText"/>
      </w:pPr>
      <w:r>
        <w:rPr>
          <w:rStyle w:val="CommentReference"/>
        </w:rPr>
        <w:annotationRef/>
      </w:r>
      <w:r>
        <w:t>Need connections to literature on:</w:t>
      </w:r>
    </w:p>
    <w:p w14:paraId="5D9FF3AB" w14:textId="77777777" w:rsidR="00DE59B9" w:rsidRDefault="00DE59B9" w:rsidP="009005CF">
      <w:pPr>
        <w:pStyle w:val="CommentText"/>
        <w:numPr>
          <w:ilvl w:val="0"/>
          <w:numId w:val="16"/>
        </w:numPr>
      </w:pPr>
      <w:r>
        <w:t xml:space="preserve">What processes create and maintain local species </w:t>
      </w:r>
      <w:proofErr w:type="spellStart"/>
      <w:r>
        <w:t>richnes</w:t>
      </w:r>
      <w:proofErr w:type="spellEnd"/>
    </w:p>
    <w:p w14:paraId="09FCDECA" w14:textId="1E5CC81E" w:rsidR="00DE59B9" w:rsidRDefault="00DE59B9" w:rsidP="009005CF">
      <w:pPr>
        <w:pStyle w:val="CommentText"/>
        <w:numPr>
          <w:ilvl w:val="0"/>
          <w:numId w:val="16"/>
        </w:numPr>
      </w:pPr>
      <w:r>
        <w:t xml:space="preserve"> Any similar </w:t>
      </w:r>
      <w:proofErr w:type="spellStart"/>
      <w:r>
        <w:t>stuies</w:t>
      </w:r>
      <w:proofErr w:type="spellEnd"/>
      <w:r>
        <w:t xml:space="preserve"> in other systems – rainforests?</w:t>
      </w:r>
    </w:p>
  </w:comment>
  <w:comment w:id="78" w:author="Nicole" w:date="2019-11-13T02:58:00Z" w:initials="N">
    <w:p w14:paraId="005215A9" w14:textId="6C90560C" w:rsidR="00DE59B9" w:rsidRDefault="00DE59B9">
      <w:pPr>
        <w:pStyle w:val="CommentText"/>
      </w:pPr>
      <w:r>
        <w:rPr>
          <w:rStyle w:val="CommentReference"/>
        </w:rPr>
        <w:annotationRef/>
      </w:r>
      <w:r>
        <w:t>Main Point: Reiterate from intro what we wanted to do and why</w:t>
      </w:r>
    </w:p>
  </w:comment>
  <w:comment w:id="80" w:author="Nicole" w:date="2019-11-13T02:58:00Z" w:initials="N">
    <w:p w14:paraId="220AFF20" w14:textId="3D0266DF" w:rsidR="00DE59B9" w:rsidRDefault="00DE59B9">
      <w:pPr>
        <w:pStyle w:val="CommentText"/>
      </w:pPr>
      <w:r>
        <w:rPr>
          <w:rStyle w:val="CommentReference"/>
        </w:rPr>
        <w:annotationRef/>
      </w:r>
      <w:r>
        <w:t>*Insert citation</w:t>
      </w:r>
    </w:p>
  </w:comment>
  <w:comment w:id="79" w:author="Graham Forrester" w:date="2019-11-16T10:28:00Z" w:initials="GF">
    <w:p w14:paraId="4CA45C13" w14:textId="66A7A9A9" w:rsidR="00DE59B9" w:rsidRDefault="00DE59B9">
      <w:pPr>
        <w:pStyle w:val="CommentText"/>
      </w:pPr>
      <w:r>
        <w:rPr>
          <w:rStyle w:val="CommentReference"/>
        </w:rPr>
        <w:annotationRef/>
      </w:r>
      <w:r>
        <w:t>This requires careful checking in the literature.</w:t>
      </w:r>
    </w:p>
  </w:comment>
  <w:comment w:id="81" w:author="Nicole" w:date="2019-11-13T02:58:00Z" w:initials="N">
    <w:p w14:paraId="6988B673" w14:textId="20314631" w:rsidR="00DE59B9" w:rsidRDefault="00DE59B9">
      <w:pPr>
        <w:pStyle w:val="CommentText"/>
      </w:pPr>
      <w:r>
        <w:rPr>
          <w:rStyle w:val="CommentReference"/>
        </w:rPr>
        <w:annotationRef/>
      </w:r>
      <w:r>
        <w:t>*Insert citation</w:t>
      </w:r>
    </w:p>
  </w:comment>
  <w:comment w:id="82" w:author="Nicole" w:date="2019-11-13T02:58:00Z" w:initials="N">
    <w:p w14:paraId="216D8FE3" w14:textId="1D5E7CBA" w:rsidR="00DE59B9" w:rsidRDefault="00DE59B9">
      <w:pPr>
        <w:pStyle w:val="CommentText"/>
      </w:pPr>
      <w:r>
        <w:rPr>
          <w:rStyle w:val="CommentReference"/>
        </w:rPr>
        <w:annotationRef/>
      </w:r>
      <w:r>
        <w:t>*Insert citation</w:t>
      </w:r>
    </w:p>
  </w:comment>
  <w:comment w:id="83" w:author="Nicole" w:date="2019-11-13T02:58:00Z" w:initials="N">
    <w:p w14:paraId="13942DA0" w14:textId="4CE3A484" w:rsidR="00DE59B9" w:rsidRDefault="00DE59B9" w:rsidP="003C38C5">
      <w:pPr>
        <w:pStyle w:val="CommentText"/>
      </w:pPr>
      <w:r>
        <w:rPr>
          <w:rStyle w:val="CommentReference"/>
        </w:rPr>
        <w:annotationRef/>
      </w:r>
      <w:r>
        <w:t>*</w:t>
      </w:r>
      <w:r>
        <w:rPr>
          <w:rStyle w:val="CommentReference"/>
        </w:rPr>
        <w:annotationRef/>
      </w:r>
      <w:r>
        <w:t>Insert citation</w:t>
      </w:r>
    </w:p>
  </w:comment>
  <w:comment w:id="84" w:author="Nicole" w:date="2019-11-13T02:58:00Z" w:initials="N">
    <w:p w14:paraId="07A7A449" w14:textId="21D02316" w:rsidR="00DE59B9" w:rsidRDefault="00DE59B9">
      <w:pPr>
        <w:pStyle w:val="CommentText"/>
      </w:pPr>
      <w:r>
        <w:rPr>
          <w:rStyle w:val="CommentReference"/>
        </w:rPr>
        <w:annotationRef/>
      </w:r>
      <w:r>
        <w:t>*Insert citation</w:t>
      </w:r>
    </w:p>
  </w:comment>
  <w:comment w:id="85" w:author="Nicole" w:date="2019-11-13T02:58:00Z" w:initials="N">
    <w:p w14:paraId="4D5603A1" w14:textId="0429BD46" w:rsidR="00DE59B9" w:rsidRDefault="00DE59B9">
      <w:pPr>
        <w:pStyle w:val="CommentText"/>
      </w:pPr>
      <w:r>
        <w:rPr>
          <w:rStyle w:val="CommentReference"/>
        </w:rPr>
        <w:annotationRef/>
      </w:r>
      <w:r>
        <w:t>*cite other studies that have found similar or opposing results</w:t>
      </w:r>
    </w:p>
  </w:comment>
  <w:comment w:id="86" w:author="Nicole" w:date="2019-11-13T02:58:00Z" w:initials="N">
    <w:p w14:paraId="535DEF79" w14:textId="77777777" w:rsidR="00DE59B9" w:rsidRDefault="00DE59B9" w:rsidP="002E560A">
      <w:pPr>
        <w:pStyle w:val="CommentText"/>
      </w:pPr>
      <w:r>
        <w:rPr>
          <w:rStyle w:val="CommentReference"/>
        </w:rPr>
        <w:annotationRef/>
      </w:r>
      <w:r>
        <w:t>Main Point: Surrogates have limits on spatial and temporal scales that should be explicitly addressed for studies that use them</w:t>
      </w:r>
    </w:p>
  </w:comment>
  <w:comment w:id="87" w:author="Nicole" w:date="2019-11-13T02:58:00Z" w:initials="N">
    <w:p w14:paraId="504ECD3E" w14:textId="6967F5DF" w:rsidR="00DE59B9" w:rsidRDefault="00DE59B9">
      <w:pPr>
        <w:pStyle w:val="CommentText"/>
      </w:pPr>
      <w:r>
        <w:rPr>
          <w:rStyle w:val="CommentReference"/>
        </w:rPr>
        <w:annotationRef/>
      </w:r>
      <w:r>
        <w:t>*cite studies that have looked at richness of other reef taxa (not including fish or corals)</w:t>
      </w:r>
    </w:p>
  </w:comment>
  <w:comment w:id="88" w:author="Nicole" w:date="2019-11-13T02:58:00Z" w:initials="N">
    <w:p w14:paraId="5AF9AD05" w14:textId="5C4D44F9" w:rsidR="00DE59B9" w:rsidRDefault="00DE59B9"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91" w:author="Nicole" w:date="2019-11-13T03:01:00Z" w:initials="N">
    <w:p w14:paraId="1FB370F7" w14:textId="6D707A56" w:rsidR="00DE59B9" w:rsidRPr="00EA3C4D" w:rsidRDefault="00DE59B9">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w:t>
      </w:r>
    </w:p>
  </w:comment>
  <w:comment w:id="95" w:author="Nicole" w:date="2019-11-13T02:58:00Z" w:initials="N">
    <w:p w14:paraId="2388CA1A" w14:textId="18CACE0D" w:rsidR="00DE59B9" w:rsidRDefault="00DE59B9">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78A982F5" w15:done="0"/>
  <w15:commentEx w15:paraId="5936C6A4"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04D9F8FA" w15:done="0"/>
  <w15:commentEx w15:paraId="39314272" w15:done="0"/>
  <w15:commentEx w15:paraId="31CEEF06" w15:done="0"/>
  <w15:commentEx w15:paraId="6AB48A53" w15:done="0"/>
  <w15:commentEx w15:paraId="2B2B877E" w15:done="0"/>
  <w15:commentEx w15:paraId="134C5206" w15:done="0"/>
  <w15:commentEx w15:paraId="6C529CCD" w15:done="0"/>
  <w15:commentEx w15:paraId="124E32E4" w15:done="0"/>
  <w15:commentEx w15:paraId="7BBD76AB" w15:done="0"/>
  <w15:commentEx w15:paraId="346559B4" w15:done="0"/>
  <w15:commentEx w15:paraId="115BB4FA" w15:done="0"/>
  <w15:commentEx w15:paraId="32C91867" w15:done="0"/>
  <w15:commentEx w15:paraId="3F28E9FE" w15:done="0"/>
  <w15:commentEx w15:paraId="273F8887" w15:done="0"/>
  <w15:commentEx w15:paraId="051BA6B2" w15:done="0"/>
  <w15:commentEx w15:paraId="261FEDD3" w15:done="0"/>
  <w15:commentEx w15:paraId="5FCE36B3" w15:done="0"/>
  <w15:commentEx w15:paraId="67E2C70F" w15:done="0"/>
  <w15:commentEx w15:paraId="410086E5" w15:done="0"/>
  <w15:commentEx w15:paraId="33C4F7C1" w15:done="0"/>
  <w15:commentEx w15:paraId="7A72C7A3" w15:done="0"/>
  <w15:commentEx w15:paraId="41BFCD9C" w15:done="0"/>
  <w15:commentEx w15:paraId="2DE9D942" w15:done="0"/>
  <w15:commentEx w15:paraId="7F407A59" w15:done="0"/>
  <w15:commentEx w15:paraId="0BE8C30F" w15:done="0"/>
  <w15:commentEx w15:paraId="18F06E3B" w15:done="0"/>
  <w15:commentEx w15:paraId="0CBB16A0" w15:done="0"/>
  <w15:commentEx w15:paraId="48777767" w15:done="0"/>
  <w15:commentEx w15:paraId="0098009C" w15:done="0"/>
  <w15:commentEx w15:paraId="7387A91F" w15:done="0"/>
  <w15:commentEx w15:paraId="10BFE643" w15:done="0"/>
  <w15:commentEx w15:paraId="142CEE12" w15:done="0"/>
  <w15:commentEx w15:paraId="756D0EBA" w15:done="0"/>
  <w15:commentEx w15:paraId="09FCDECA" w15:done="0"/>
  <w15:commentEx w15:paraId="005215A9" w15:done="0"/>
  <w15:commentEx w15:paraId="220AFF20" w15:done="0"/>
  <w15:commentEx w15:paraId="4CA45C13"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A4A29" w16cex:dateUtc="2019-11-16T15:12:00Z"/>
  <w16cex:commentExtensible w16cex:durableId="217A4AF9" w16cex:dateUtc="2019-11-16T15:16:00Z"/>
  <w16cex:commentExtensible w16cex:durableId="217A4BB4" w16cex:dateUtc="2019-11-16T15:19:00Z"/>
  <w16cex:commentExtensible w16cex:durableId="217A4E56" w16cex:dateUtc="2019-11-16T15:30:00Z"/>
  <w16cex:commentExtensible w16cex:durableId="217A4DEA" w16cex:dateUtc="2019-11-16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78A982F5" w16cid:durableId="217578DE"/>
  <w16cid:commentId w16cid:paraId="5936C6A4" w16cid:durableId="217A48B1"/>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04D9F8FA" w16cid:durableId="217A48BD"/>
  <w16cid:commentId w16cid:paraId="39314272" w16cid:durableId="217A48BE"/>
  <w16cid:commentId w16cid:paraId="31CEEF06" w16cid:durableId="217A48BF"/>
  <w16cid:commentId w16cid:paraId="6AB48A53" w16cid:durableId="217A48C0"/>
  <w16cid:commentId w16cid:paraId="2B2B877E" w16cid:durableId="217A48C1"/>
  <w16cid:commentId w16cid:paraId="134C5206" w16cid:durableId="217A48C2"/>
  <w16cid:commentId w16cid:paraId="6C529CCD" w16cid:durableId="217A48C3"/>
  <w16cid:commentId w16cid:paraId="124E32E4" w16cid:durableId="217A48C4"/>
  <w16cid:commentId w16cid:paraId="7BBD76AB" w16cid:durableId="217A48C5"/>
  <w16cid:commentId w16cid:paraId="346559B4" w16cid:durableId="217A48C6"/>
  <w16cid:commentId w16cid:paraId="115BB4FA" w16cid:durableId="217A48C7"/>
  <w16cid:commentId w16cid:paraId="32C91867" w16cid:durableId="217A48C8"/>
  <w16cid:commentId w16cid:paraId="3F28E9FE" w16cid:durableId="217A48C9"/>
  <w16cid:commentId w16cid:paraId="273F8887" w16cid:durableId="217A48CA"/>
  <w16cid:commentId w16cid:paraId="051BA6B2" w16cid:durableId="217A48CB"/>
  <w16cid:commentId w16cid:paraId="261FEDD3" w16cid:durableId="217A48CC"/>
  <w16cid:commentId w16cid:paraId="5FCE36B3" w16cid:durableId="217A48CD"/>
  <w16cid:commentId w16cid:paraId="67E2C70F" w16cid:durableId="217A48CE"/>
  <w16cid:commentId w16cid:paraId="410086E5" w16cid:durableId="217A48CF"/>
  <w16cid:commentId w16cid:paraId="33C4F7C1" w16cid:durableId="217A48D0"/>
  <w16cid:commentId w16cid:paraId="7A72C7A3" w16cid:durableId="217A48D1"/>
  <w16cid:commentId w16cid:paraId="41BFCD9C" w16cid:durableId="217A48D2"/>
  <w16cid:commentId w16cid:paraId="2DE9D942" w16cid:durableId="217A48D3"/>
  <w16cid:commentId w16cid:paraId="7F407A59" w16cid:durableId="217A48D4"/>
  <w16cid:commentId w16cid:paraId="0BE8C30F" w16cid:durableId="217A48D5"/>
  <w16cid:commentId w16cid:paraId="18F06E3B" w16cid:durableId="217A48D6"/>
  <w16cid:commentId w16cid:paraId="0CBB16A0" w16cid:durableId="217A48D7"/>
  <w16cid:commentId w16cid:paraId="48777767" w16cid:durableId="217A48D8"/>
  <w16cid:commentId w16cid:paraId="0098009C" w16cid:durableId="21757904"/>
  <w16cid:commentId w16cid:paraId="7387A91F" w16cid:durableId="217A4A29"/>
  <w16cid:commentId w16cid:paraId="10BFE643" w16cid:durableId="217A4AF9"/>
  <w16cid:commentId w16cid:paraId="142CEE12" w16cid:durableId="217A4BB4"/>
  <w16cid:commentId w16cid:paraId="756D0EBA" w16cid:durableId="21757905"/>
  <w16cid:commentId w16cid:paraId="09FCDECA" w16cid:durableId="217A4E56"/>
  <w16cid:commentId w16cid:paraId="005215A9" w16cid:durableId="21757906"/>
  <w16cid:commentId w16cid:paraId="220AFF20" w16cid:durableId="21757907"/>
  <w16cid:commentId w16cid:paraId="4CA45C13" w16cid:durableId="217A4DEA"/>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C463AA" w14:textId="77777777" w:rsidR="00902714" w:rsidRDefault="00902714">
      <w:pPr>
        <w:spacing w:line="240" w:lineRule="auto"/>
      </w:pPr>
      <w:r>
        <w:separator/>
      </w:r>
    </w:p>
  </w:endnote>
  <w:endnote w:type="continuationSeparator" w:id="0">
    <w:p w14:paraId="3B0A2B07" w14:textId="77777777" w:rsidR="00902714" w:rsidRDefault="009027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DE59B9" w:rsidRDefault="00DE59B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DE59B9" w:rsidRDefault="00DE59B9">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DE59B9" w:rsidRDefault="00DE59B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DE59B9" w:rsidRDefault="00DE59B9">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DE59B9" w:rsidRDefault="00DE59B9">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DE59B9" w:rsidRDefault="00DE59B9">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18701B">
      <w:rPr>
        <w:noProof/>
        <w:color w:val="000000"/>
      </w:rPr>
      <w:t>50</w:t>
    </w:r>
    <w:r>
      <w:rPr>
        <w:color w:val="000000"/>
      </w:rPr>
      <w:fldChar w:fldCharType="end"/>
    </w:r>
  </w:p>
  <w:p w14:paraId="2EB2665D" w14:textId="77777777" w:rsidR="00DE59B9" w:rsidRDefault="00DE59B9">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8B5475" w14:textId="77777777" w:rsidR="00902714" w:rsidRDefault="00902714">
      <w:pPr>
        <w:spacing w:line="240" w:lineRule="auto"/>
      </w:pPr>
      <w:r>
        <w:separator/>
      </w:r>
    </w:p>
  </w:footnote>
  <w:footnote w:type="continuationSeparator" w:id="0">
    <w:p w14:paraId="3C8DE7E2" w14:textId="77777777" w:rsidR="00902714" w:rsidRDefault="00902714">
      <w:pPr>
        <w:spacing w:line="240" w:lineRule="auto"/>
      </w:pPr>
      <w:r>
        <w:continuationSeparator/>
      </w:r>
    </w:p>
  </w:footnote>
  <w:footnote w:id="1">
    <w:p w14:paraId="208BD1FC" w14:textId="61E8DDD0" w:rsidR="00DE59B9" w:rsidRPr="00512A9A" w:rsidRDefault="00DE59B9">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DE59B9" w:rsidRDefault="00DE59B9">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16AF6"/>
    <w:rsid w:val="000404AE"/>
    <w:rsid w:val="000509C9"/>
    <w:rsid w:val="000802B6"/>
    <w:rsid w:val="00082267"/>
    <w:rsid w:val="00095511"/>
    <w:rsid w:val="000A2AE9"/>
    <w:rsid w:val="000A68B7"/>
    <w:rsid w:val="000C5D90"/>
    <w:rsid w:val="000E0709"/>
    <w:rsid w:val="000E1584"/>
    <w:rsid w:val="000E4FE9"/>
    <w:rsid w:val="00105D9D"/>
    <w:rsid w:val="00134178"/>
    <w:rsid w:val="001463E1"/>
    <w:rsid w:val="0015137A"/>
    <w:rsid w:val="00170DE5"/>
    <w:rsid w:val="0018320D"/>
    <w:rsid w:val="0018493D"/>
    <w:rsid w:val="0018701B"/>
    <w:rsid w:val="001E222B"/>
    <w:rsid w:val="001E4D66"/>
    <w:rsid w:val="001F2D9B"/>
    <w:rsid w:val="0020662D"/>
    <w:rsid w:val="002126A8"/>
    <w:rsid w:val="002171C5"/>
    <w:rsid w:val="002268EB"/>
    <w:rsid w:val="002272B7"/>
    <w:rsid w:val="0023176A"/>
    <w:rsid w:val="00247F5E"/>
    <w:rsid w:val="002548D9"/>
    <w:rsid w:val="0029184A"/>
    <w:rsid w:val="002B6EC5"/>
    <w:rsid w:val="002C61B1"/>
    <w:rsid w:val="002C6A88"/>
    <w:rsid w:val="002D25F0"/>
    <w:rsid w:val="002E458F"/>
    <w:rsid w:val="002E560A"/>
    <w:rsid w:val="002F5608"/>
    <w:rsid w:val="002F6971"/>
    <w:rsid w:val="0030502C"/>
    <w:rsid w:val="00336D95"/>
    <w:rsid w:val="003474A6"/>
    <w:rsid w:val="003573F9"/>
    <w:rsid w:val="0036055A"/>
    <w:rsid w:val="00375F85"/>
    <w:rsid w:val="003818D4"/>
    <w:rsid w:val="00384C5C"/>
    <w:rsid w:val="00391E4E"/>
    <w:rsid w:val="003B5B34"/>
    <w:rsid w:val="003C14EE"/>
    <w:rsid w:val="003C38C5"/>
    <w:rsid w:val="003F7563"/>
    <w:rsid w:val="00402890"/>
    <w:rsid w:val="004125DA"/>
    <w:rsid w:val="004546B1"/>
    <w:rsid w:val="00456F8B"/>
    <w:rsid w:val="004570C5"/>
    <w:rsid w:val="00460D4B"/>
    <w:rsid w:val="00467068"/>
    <w:rsid w:val="00484C29"/>
    <w:rsid w:val="00495A89"/>
    <w:rsid w:val="00496D7A"/>
    <w:rsid w:val="004A70C4"/>
    <w:rsid w:val="004B606E"/>
    <w:rsid w:val="004C0B21"/>
    <w:rsid w:val="004C29E0"/>
    <w:rsid w:val="004C5F85"/>
    <w:rsid w:val="004D1FD5"/>
    <w:rsid w:val="004D5430"/>
    <w:rsid w:val="004E1061"/>
    <w:rsid w:val="004E18DC"/>
    <w:rsid w:val="004F7586"/>
    <w:rsid w:val="00502CD3"/>
    <w:rsid w:val="00512A9A"/>
    <w:rsid w:val="005804B3"/>
    <w:rsid w:val="005912B2"/>
    <w:rsid w:val="005A1886"/>
    <w:rsid w:val="005C650F"/>
    <w:rsid w:val="006076B1"/>
    <w:rsid w:val="006350EB"/>
    <w:rsid w:val="00635EA6"/>
    <w:rsid w:val="00646CC6"/>
    <w:rsid w:val="00647639"/>
    <w:rsid w:val="00647FB4"/>
    <w:rsid w:val="00653D70"/>
    <w:rsid w:val="00655D6A"/>
    <w:rsid w:val="00684042"/>
    <w:rsid w:val="00695E29"/>
    <w:rsid w:val="00697406"/>
    <w:rsid w:val="006B6A9C"/>
    <w:rsid w:val="006C7225"/>
    <w:rsid w:val="006D4EA4"/>
    <w:rsid w:val="006D7B14"/>
    <w:rsid w:val="006E3AA8"/>
    <w:rsid w:val="006F13C7"/>
    <w:rsid w:val="006F3E95"/>
    <w:rsid w:val="00700A7F"/>
    <w:rsid w:val="00703A7A"/>
    <w:rsid w:val="0073571E"/>
    <w:rsid w:val="0074148C"/>
    <w:rsid w:val="00766FC9"/>
    <w:rsid w:val="007826C9"/>
    <w:rsid w:val="007B4245"/>
    <w:rsid w:val="007B7C5B"/>
    <w:rsid w:val="007D1B38"/>
    <w:rsid w:val="007E383A"/>
    <w:rsid w:val="007F25E6"/>
    <w:rsid w:val="007F6BFC"/>
    <w:rsid w:val="00802EBE"/>
    <w:rsid w:val="008104B1"/>
    <w:rsid w:val="008165F0"/>
    <w:rsid w:val="0081750B"/>
    <w:rsid w:val="00836E9A"/>
    <w:rsid w:val="00841D1E"/>
    <w:rsid w:val="008746A9"/>
    <w:rsid w:val="008818CB"/>
    <w:rsid w:val="0088253A"/>
    <w:rsid w:val="008A2FEF"/>
    <w:rsid w:val="008A47B3"/>
    <w:rsid w:val="008D2FAF"/>
    <w:rsid w:val="008D6764"/>
    <w:rsid w:val="009005CF"/>
    <w:rsid w:val="00901A55"/>
    <w:rsid w:val="00902714"/>
    <w:rsid w:val="00925C48"/>
    <w:rsid w:val="009276F7"/>
    <w:rsid w:val="00932EF6"/>
    <w:rsid w:val="009347F7"/>
    <w:rsid w:val="009400CB"/>
    <w:rsid w:val="00965ED4"/>
    <w:rsid w:val="00982442"/>
    <w:rsid w:val="009836F5"/>
    <w:rsid w:val="009933F1"/>
    <w:rsid w:val="0099543B"/>
    <w:rsid w:val="009A3559"/>
    <w:rsid w:val="009B58CE"/>
    <w:rsid w:val="009F0A28"/>
    <w:rsid w:val="00A00425"/>
    <w:rsid w:val="00A04752"/>
    <w:rsid w:val="00A15ABA"/>
    <w:rsid w:val="00A40D26"/>
    <w:rsid w:val="00A42AA5"/>
    <w:rsid w:val="00A6553C"/>
    <w:rsid w:val="00A67532"/>
    <w:rsid w:val="00A679EA"/>
    <w:rsid w:val="00A75CAA"/>
    <w:rsid w:val="00A82E79"/>
    <w:rsid w:val="00AD3DF3"/>
    <w:rsid w:val="00AF0299"/>
    <w:rsid w:val="00AF467F"/>
    <w:rsid w:val="00B01658"/>
    <w:rsid w:val="00B129FD"/>
    <w:rsid w:val="00B1353A"/>
    <w:rsid w:val="00B20CC7"/>
    <w:rsid w:val="00B21A6D"/>
    <w:rsid w:val="00B43562"/>
    <w:rsid w:val="00B9243A"/>
    <w:rsid w:val="00BA4562"/>
    <w:rsid w:val="00BA73F0"/>
    <w:rsid w:val="00BB1205"/>
    <w:rsid w:val="00BB269A"/>
    <w:rsid w:val="00BB7289"/>
    <w:rsid w:val="00BC63CA"/>
    <w:rsid w:val="00BD49FE"/>
    <w:rsid w:val="00BF35E9"/>
    <w:rsid w:val="00BF406D"/>
    <w:rsid w:val="00BF55D9"/>
    <w:rsid w:val="00BF7305"/>
    <w:rsid w:val="00C26A73"/>
    <w:rsid w:val="00C42B4A"/>
    <w:rsid w:val="00C73944"/>
    <w:rsid w:val="00C84908"/>
    <w:rsid w:val="00C926CE"/>
    <w:rsid w:val="00CB0AD7"/>
    <w:rsid w:val="00CB745A"/>
    <w:rsid w:val="00CC386C"/>
    <w:rsid w:val="00CC70C6"/>
    <w:rsid w:val="00CD5F38"/>
    <w:rsid w:val="00CF1C06"/>
    <w:rsid w:val="00CF2C3B"/>
    <w:rsid w:val="00CF3FA2"/>
    <w:rsid w:val="00D03E44"/>
    <w:rsid w:val="00D0553C"/>
    <w:rsid w:val="00D145C2"/>
    <w:rsid w:val="00D14CCA"/>
    <w:rsid w:val="00D409A1"/>
    <w:rsid w:val="00D60922"/>
    <w:rsid w:val="00D62FBB"/>
    <w:rsid w:val="00D74C70"/>
    <w:rsid w:val="00D87ED2"/>
    <w:rsid w:val="00DA3A06"/>
    <w:rsid w:val="00DC33FA"/>
    <w:rsid w:val="00DC67D1"/>
    <w:rsid w:val="00DE59B9"/>
    <w:rsid w:val="00E04396"/>
    <w:rsid w:val="00E058FD"/>
    <w:rsid w:val="00E14149"/>
    <w:rsid w:val="00E31749"/>
    <w:rsid w:val="00E31DE6"/>
    <w:rsid w:val="00E74719"/>
    <w:rsid w:val="00EA3C4D"/>
    <w:rsid w:val="00EB5354"/>
    <w:rsid w:val="00EB7263"/>
    <w:rsid w:val="00EC46A8"/>
    <w:rsid w:val="00EC48F2"/>
    <w:rsid w:val="00EC52DD"/>
    <w:rsid w:val="00ED485E"/>
    <w:rsid w:val="00ED7313"/>
    <w:rsid w:val="00F17D8A"/>
    <w:rsid w:val="00F25817"/>
    <w:rsid w:val="00F264AE"/>
    <w:rsid w:val="00F26D3D"/>
    <w:rsid w:val="00F56F3F"/>
    <w:rsid w:val="00F924AE"/>
    <w:rsid w:val="00FA068C"/>
    <w:rsid w:val="00FB2624"/>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bguides.mq.edu.au/mendeley/edit_in-text_citation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fontTable" Target="fontTable.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7ED7988-4CA0-43DE-9055-42F798A59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TotalTime>
  <Pages>61</Pages>
  <Words>34153</Words>
  <Characters>194674</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33</cp:revision>
  <dcterms:created xsi:type="dcterms:W3CDTF">2019-11-08T05:18:00Z</dcterms:created>
  <dcterms:modified xsi:type="dcterms:W3CDTF">2019-11-1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